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E22E79">
      <w:pPr>
        <w:pStyle w:val="Heading1"/>
      </w:pPr>
      <w:bookmarkStart w:id="0" w:name="_Toc364687492"/>
      <w:bookmarkStart w:id="1" w:name="_Toc364713196"/>
      <w:r>
        <w:t>NOTES TO Self</w:t>
      </w:r>
    </w:p>
    <w:p w14:paraId="11E7111D" w14:textId="5F98D5DE" w:rsidR="001E1523" w:rsidRDefault="001E1523" w:rsidP="001E1523">
      <w:pPr>
        <w:pStyle w:val="ListParagraph"/>
        <w:numPr>
          <w:ilvl w:val="0"/>
          <w:numId w:val="33"/>
        </w:numPr>
      </w:pPr>
      <w:r>
        <w:t>Check the text of the MolCel2013 paper against the DVD backup</w:t>
      </w:r>
      <w:r w:rsidR="008F1DC5">
        <w:t>.  The main text is from the MolCel website, as are the main figures.  Supplemental text and figures need to be reconciled with your DVD backup.</w:t>
      </w:r>
    </w:p>
    <w:p w14:paraId="4B781950" w14:textId="086DE522" w:rsidR="001E1523" w:rsidRDefault="001E1523" w:rsidP="001E1523">
      <w:pPr>
        <w:pStyle w:val="ListParagraph"/>
        <w:numPr>
          <w:ilvl w:val="1"/>
          <w:numId w:val="33"/>
        </w:numPr>
      </w:pPr>
      <w:r>
        <w:t>Add the piRNA references to this document</w:t>
      </w:r>
    </w:p>
    <w:p w14:paraId="3882AE85" w14:textId="7AFC0165" w:rsidR="001E1523" w:rsidRDefault="001E1523" w:rsidP="001E1523">
      <w:pPr>
        <w:pStyle w:val="ListParagraph"/>
        <w:numPr>
          <w:ilvl w:val="2"/>
          <w:numId w:val="33"/>
        </w:numPr>
      </w:pPr>
      <w:r>
        <w:t>This will take awhile.</w:t>
      </w:r>
    </w:p>
    <w:p w14:paraId="25BCEFDA" w14:textId="18E66D99" w:rsidR="00081109" w:rsidRDefault="00081109" w:rsidP="001E1523">
      <w:pPr>
        <w:pStyle w:val="ListParagraph"/>
        <w:numPr>
          <w:ilvl w:val="0"/>
          <w:numId w:val="33"/>
        </w:numPr>
      </w:pPr>
      <w:r>
        <w:t>Phrases to FIND and Replace for symbols ETC.</w:t>
      </w:r>
    </w:p>
    <w:p w14:paraId="2863D4C6" w14:textId="5B074CDD" w:rsidR="00081109" w:rsidRDefault="00081109" w:rsidP="00081109">
      <w:pPr>
        <w:pStyle w:val="ListParagraph"/>
        <w:numPr>
          <w:ilvl w:val="1"/>
          <w:numId w:val="33"/>
        </w:numPr>
      </w:pPr>
      <w:r>
        <w:t>5prime and 3prime = I want the symbols!</w:t>
      </w:r>
    </w:p>
    <w:p w14:paraId="08BB4797" w14:textId="4EE51A24" w:rsidR="004754D1" w:rsidRDefault="004754D1" w:rsidP="00E22E79">
      <w:pPr>
        <w:pStyle w:val="Heading1"/>
      </w:pPr>
      <w:r>
        <w:t>COVER PAGE</w:t>
      </w:r>
      <w:bookmarkEnd w:id="0"/>
      <w:bookmarkEnd w:id="1"/>
      <w:r>
        <w:br w:type="page"/>
      </w:r>
    </w:p>
    <w:p w14:paraId="72525F45" w14:textId="77777777" w:rsidR="004754D1" w:rsidRDefault="004754D1" w:rsidP="004754D1">
      <w:pPr>
        <w:sectPr w:rsidR="004754D1" w:rsidSect="004754D1">
          <w:footerReference w:type="even" r:id="rId9"/>
          <w:footerReference w:type="default" r:id="rId10"/>
          <w:pgSz w:w="12240" w:h="15840"/>
          <w:pgMar w:top="2160" w:right="1440" w:bottom="1440" w:left="2160" w:header="720" w:footer="720" w:gutter="0"/>
          <w:pgNumType w:fmt="lowerRoman" w:start="1"/>
          <w:cols w:space="720"/>
          <w:titlePg/>
          <w:docGrid w:linePitch="360"/>
        </w:sectPr>
      </w:pPr>
    </w:p>
    <w:p w14:paraId="6D017F02" w14:textId="6D726237" w:rsidR="004754D1" w:rsidRDefault="004754D1" w:rsidP="00E22E79">
      <w:pPr>
        <w:pStyle w:val="Heading1"/>
      </w:pPr>
      <w:bookmarkStart w:id="2" w:name="_Toc364687493"/>
      <w:bookmarkStart w:id="3" w:name="_Toc364713197"/>
      <w:r>
        <w:t>TITLE PAGE</w:t>
      </w:r>
      <w:bookmarkEnd w:id="2"/>
      <w:bookmarkEnd w:id="3"/>
    </w:p>
    <w:p w14:paraId="49C16F1D" w14:textId="081AB439" w:rsidR="00DA1078" w:rsidRDefault="00DA1078" w:rsidP="00DA1078">
      <w:r>
        <w:t>Possible titles:</w:t>
      </w:r>
    </w:p>
    <w:p w14:paraId="402BF672" w14:textId="3ADEA73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DA1078">
      <w:pPr>
        <w:pStyle w:val="ListParagraph"/>
        <w:widowControl w:val="0"/>
        <w:numPr>
          <w:ilvl w:val="0"/>
          <w:numId w:val="2"/>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7D5CB7AA" w14:textId="302FE9BD" w:rsidR="00A0412E" w:rsidRDefault="00A0412E" w:rsidP="00E62870">
      <w:pPr>
        <w:pStyle w:val="ThesisTitleText"/>
      </w:pPr>
      <w:r>
        <w:t>BIOCHEMISTRY</w:t>
      </w:r>
      <w:r>
        <w:br w:type="page"/>
      </w:r>
    </w:p>
    <w:p w14:paraId="582EC6CC" w14:textId="77777777" w:rsidR="004754D1" w:rsidRDefault="004754D1" w:rsidP="00E22E79">
      <w:pPr>
        <w:pStyle w:val="Heading1"/>
      </w:pPr>
      <w:bookmarkStart w:id="4" w:name="_Toc364687494"/>
      <w:bookmarkStart w:id="5" w:name="_Toc364713198"/>
      <w:r>
        <w:t>SIGNATURE PAGE</w:t>
      </w:r>
      <w:bookmarkEnd w:id="4"/>
      <w:bookmarkEnd w:id="5"/>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3298E8B7" w14:textId="7B4E7A56" w:rsidR="00D814B1" w:rsidRDefault="00D814B1">
      <w:pPr>
        <w:spacing w:line="240" w:lineRule="auto"/>
        <w:rPr>
          <w:sz w:val="36"/>
          <w:szCs w:val="36"/>
        </w:rPr>
      </w:pPr>
      <w:r>
        <w:rPr>
          <w:sz w:val="36"/>
          <w:szCs w:val="36"/>
        </w:rPr>
        <w:br w:type="page"/>
      </w:r>
    </w:p>
    <w:p w14:paraId="2F247C6A" w14:textId="77777777" w:rsidR="00C121DB" w:rsidRDefault="00C121DB" w:rsidP="00E22E79">
      <w:pPr>
        <w:pStyle w:val="Heading1"/>
      </w:pPr>
      <w:bookmarkStart w:id="6" w:name="_Toc237332389"/>
      <w:bookmarkStart w:id="7" w:name="_Toc364687495"/>
      <w:bookmarkStart w:id="8" w:name="_Toc364713199"/>
      <w:r>
        <w:t>Front Matter</w:t>
      </w:r>
      <w:bookmarkEnd w:id="6"/>
      <w:bookmarkEnd w:id="7"/>
      <w:bookmarkEnd w:id="8"/>
    </w:p>
    <w:p w14:paraId="25C5B05F" w14:textId="77777777" w:rsidR="00A0412E" w:rsidRDefault="00C121DB" w:rsidP="00D814B1">
      <w:pPr>
        <w:pStyle w:val="Heading2"/>
      </w:pPr>
      <w:bookmarkStart w:id="9" w:name="_Toc237332390"/>
      <w:bookmarkStart w:id="10" w:name="_Toc364687496"/>
      <w:bookmarkStart w:id="11" w:name="_Toc364713200"/>
      <w:r>
        <w:t>Dedication</w:t>
      </w:r>
      <w:bookmarkEnd w:id="9"/>
      <w:bookmarkEnd w:id="10"/>
      <w:bookmarkEnd w:id="11"/>
    </w:p>
    <w:p w14:paraId="048E814D" w14:textId="275EA5B4" w:rsidR="00D814B1" w:rsidRPr="00606094" w:rsidRDefault="00606094">
      <w:pPr>
        <w:spacing w:line="240" w:lineRule="auto"/>
        <w:rPr>
          <w:i/>
        </w:rPr>
      </w:pPr>
      <w:r w:rsidRPr="00606094">
        <w:rPr>
          <w:i/>
        </w:rPr>
        <w:t>I would like to dedicate this Doctoral dissertation to my grandfather, George Knauf.  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to me directly.  It is my goal to build a solid life like he did. His life was founded on hard work, playing the long game, assuming responsibility, and maintaining friendships throughout his life. These are just a few of the personality traits that I observed and try to emulate. The fact that he passed while I was in graduate school, an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2" w:name="_Toc237332391"/>
      <w:bookmarkStart w:id="13" w:name="_Toc364687497"/>
      <w:bookmarkStart w:id="14" w:name="_Toc364713201"/>
      <w:r>
        <w:t>Acknowledgements</w:t>
      </w:r>
      <w:bookmarkEnd w:id="12"/>
      <w:bookmarkEnd w:id="13"/>
      <w:bookmarkEnd w:id="14"/>
    </w:p>
    <w:p w14:paraId="4CADA46C" w14:textId="5D55AA33" w:rsidR="00C96425" w:rsidRDefault="00606094" w:rsidP="00B473B9">
      <w:pPr>
        <w:pStyle w:val="ThesisNormalCompressed"/>
      </w:pPr>
      <w:r>
        <w:t xml:space="preserve">First I would like to acknowledge and thank Laura Geagan and Rebecca Sendak at Genzyme. They were supervisors while I was a research associate there, and encouraged, and assisted my transition to graduate school.  </w:t>
      </w:r>
      <w:r w:rsidR="00C96425">
        <w:t>Without</w:t>
      </w:r>
      <w:r>
        <w:t xml:space="preserve"> the confidence they instilled in my abilities as a young scientist in biochemistry, I doubt I would have ever signed up for more school. </w:t>
      </w:r>
    </w:p>
    <w:p w14:paraId="7507BF48" w14:textId="6413170B" w:rsidR="00606094" w:rsidRDefault="00606094" w:rsidP="00B473B9">
      <w:pPr>
        <w:pStyle w:val="ThesisNormalCompressed"/>
      </w:pPr>
      <w:r>
        <w:t>Next I’d like to thank Melissa. It</w:t>
      </w:r>
      <w:bookmarkStart w:id="15" w:name="_GoBack"/>
      <w:bookmarkEnd w:id="15"/>
      <w:r>
        <w:t xml:space="preserve"> was during my 1</w:t>
      </w:r>
      <w:r w:rsidRPr="00606094">
        <w:rPr>
          <w:vertAlign w:val="superscript"/>
        </w:rPr>
        <w:t>st</w:t>
      </w:r>
      <w:r>
        <w:t xml:space="preserve"> year retreat at Wood’s Hole that I first learned what a fantastic </w:t>
      </w:r>
      <w:r w:rsidR="009272B0">
        <w:t>communicator</w:t>
      </w:r>
      <w:r>
        <w:t xml:space="preserve"> of </w:t>
      </w:r>
      <w:r w:rsidR="009272B0">
        <w:t>interesting</w:t>
      </w:r>
      <w:r>
        <w:t xml:space="preserve"> and important science Melissa is. When she brought out her </w:t>
      </w:r>
      <w:r w:rsidR="0091479D">
        <w:t>rope representing the unspliced</w:t>
      </w:r>
      <w:r>
        <w:t xml:space="preserve"> pre-mRNA of </w:t>
      </w:r>
      <w:r w:rsidRPr="009272B0">
        <w:rPr>
          <w:i/>
        </w:rPr>
        <w:t>dystrophin</w:t>
      </w:r>
      <w:r>
        <w:t>—a rope that reach to the back of a rather large auditorium—and then dramatically help of a pencil representing the final mRNA pro</w:t>
      </w:r>
      <w:r w:rsidR="00C96425">
        <w:t>duct, both to scale, I knew I needed to rotat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2856A214" w:rsidR="00C96425" w:rsidRDefault="00C96425" w:rsidP="00B473B9">
      <w:pPr>
        <w:pStyle w:val="ThesisNormalCompressed"/>
      </w:pPr>
      <w:r>
        <w:t xml:space="preserve">Soon after joining Melissa’s lab, and with the project I was working on going well, it was proposed to me that I be a joint student between Melissa and Phil. It was not difficult to not jump at the opportunity to be adviser by </w:t>
      </w:r>
      <w:r>
        <w:rPr>
          <w:i/>
        </w:rPr>
        <w:t>two</w:t>
      </w:r>
      <w:r>
        <w:t xml:space="preserve"> Howard Hughes investigators, and I also haven’t regretted the decision since. Over the past few years, I have been continually amazed at the depth of Phil’s </w:t>
      </w:r>
      <w:r w:rsidR="009272B0">
        <w:t>knowledge</w:t>
      </w:r>
      <w:r>
        <w:t>, both scientifically and in broader topics.  He is a careful, meticulous, quantitative, and calculating mentor. While I feel that I clicked ‘on the level’ with Melissa, interacting with Phil forced me to think and act outside my comfort zone, something I always tell myself is a critical aspect of change—and growth.  Thank you Phil for everything I’ve learned.</w:t>
      </w:r>
    </w:p>
    <w:p w14:paraId="324748DA" w14:textId="6AF54D65"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  The following years of TRAC meetings confirmed that I was not thinking way off-base.  The one-on-one meetings just prior to my QE were especially helpful.  Thanks to Scot, Job, and especially Zhiping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proofErr w:type="spellStart"/>
      <w:r>
        <w:t>Alper</w:t>
      </w:r>
      <w:proofErr w:type="spellEnd"/>
    </w:p>
    <w:p w14:paraId="0E005A1D" w14:textId="5F9F0A4F" w:rsidR="00D55552" w:rsidRDefault="00D55552" w:rsidP="00673D3A">
      <w:pPr>
        <w:pStyle w:val="CompressedNumberedOutline"/>
      </w:pPr>
      <w:proofErr w:type="spellStart"/>
      <w:r>
        <w:t>Amrit</w:t>
      </w:r>
      <w:proofErr w:type="spellEnd"/>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proofErr w:type="spellStart"/>
      <w:r>
        <w:t>Muro</w:t>
      </w:r>
      <w:proofErr w:type="spellEnd"/>
    </w:p>
    <w:p w14:paraId="4FBEAD57" w14:textId="4CA43DCF" w:rsidR="00D55552" w:rsidRDefault="00D55552" w:rsidP="00673D3A">
      <w:pPr>
        <w:pStyle w:val="CompressedNumberedOutline"/>
      </w:pPr>
      <w:r>
        <w:t>Graveley</w:t>
      </w:r>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proofErr w:type="spellStart"/>
      <w:r>
        <w:t>Ogo</w:t>
      </w:r>
      <w:proofErr w:type="spellEnd"/>
    </w:p>
    <w:p w14:paraId="0C8E17C4" w14:textId="21D1F2F7" w:rsidR="00D55552" w:rsidRPr="00383C04" w:rsidRDefault="00D55552" w:rsidP="00673D3A">
      <w:pPr>
        <w:pStyle w:val="CompressedNumberedOutline"/>
      </w:pPr>
      <w:r>
        <w:t>Family</w:t>
      </w:r>
    </w:p>
    <w:p w14:paraId="10629F7C" w14:textId="77777777" w:rsidR="00D814B1" w:rsidRDefault="00D814B1">
      <w:pPr>
        <w:spacing w:line="240" w:lineRule="auto"/>
        <w:rPr>
          <w:rFonts w:eastAsiaTheme="majorEastAsia" w:cstheme="majorBidi"/>
          <w:b/>
          <w:bCs/>
          <w:color w:val="4F81BD" w:themeColor="accent1"/>
          <w:sz w:val="26"/>
          <w:szCs w:val="26"/>
        </w:rPr>
      </w:pPr>
      <w:r>
        <w:br w:type="page"/>
      </w:r>
    </w:p>
    <w:p w14:paraId="45866C74" w14:textId="5D05FCD5" w:rsidR="00FF0906" w:rsidRDefault="00C121DB" w:rsidP="00DA1078">
      <w:pPr>
        <w:spacing w:line="240" w:lineRule="auto"/>
      </w:pPr>
      <w:bookmarkStart w:id="16" w:name="_Toc237332393"/>
      <w:r>
        <w:t>Table of Contents</w:t>
      </w:r>
      <w:bookmarkEnd w:id="16"/>
    </w:p>
    <w:p w14:paraId="6C52B1C8" w14:textId="77777777" w:rsidR="006F61DC" w:rsidRDefault="004754D1">
      <w:pPr>
        <w:pStyle w:val="TOC1"/>
        <w:tabs>
          <w:tab w:val="right" w:leader="dot" w:pos="8630"/>
        </w:tabs>
        <w:rPr>
          <w:rFonts w:asciiTheme="minorHAnsi" w:hAnsiTheme="minorHAnsi"/>
          <w:b w:val="0"/>
          <w:noProof/>
          <w:color w:val="auto"/>
          <w:sz w:val="22"/>
          <w:szCs w:val="22"/>
        </w:rPr>
      </w:pPr>
      <w:r>
        <w:fldChar w:fldCharType="begin"/>
      </w:r>
      <w:r>
        <w:instrText xml:space="preserve"> TOC \o "1-2" </w:instrText>
      </w:r>
      <w:r>
        <w:fldChar w:fldCharType="separate"/>
      </w:r>
      <w:r w:rsidR="006F61DC">
        <w:rPr>
          <w:noProof/>
        </w:rPr>
        <w:t>COVER PAGE</w:t>
      </w:r>
      <w:r w:rsidR="006F61DC">
        <w:rPr>
          <w:noProof/>
        </w:rPr>
        <w:tab/>
      </w:r>
      <w:r w:rsidR="006F61DC">
        <w:rPr>
          <w:noProof/>
        </w:rPr>
        <w:fldChar w:fldCharType="begin"/>
      </w:r>
      <w:r w:rsidR="006F61DC">
        <w:rPr>
          <w:noProof/>
        </w:rPr>
        <w:instrText xml:space="preserve"> PAGEREF _Toc364713196 \h </w:instrText>
      </w:r>
      <w:r w:rsidR="006F61DC">
        <w:rPr>
          <w:noProof/>
        </w:rPr>
      </w:r>
      <w:r w:rsidR="006F61DC">
        <w:rPr>
          <w:noProof/>
        </w:rPr>
        <w:fldChar w:fldCharType="separate"/>
      </w:r>
      <w:r w:rsidR="00213D57">
        <w:rPr>
          <w:noProof/>
        </w:rPr>
        <w:t>i</w:t>
      </w:r>
      <w:r w:rsidR="006F61DC">
        <w:rPr>
          <w:noProof/>
        </w:rPr>
        <w:fldChar w:fldCharType="end"/>
      </w:r>
    </w:p>
    <w:p w14:paraId="3B7B397F" w14:textId="77777777" w:rsidR="006F61DC" w:rsidRDefault="006F61DC">
      <w:pPr>
        <w:pStyle w:val="TOC1"/>
        <w:tabs>
          <w:tab w:val="right" w:leader="dot" w:pos="8630"/>
        </w:tabs>
        <w:rPr>
          <w:rFonts w:asciiTheme="minorHAnsi" w:hAnsiTheme="minorHAnsi"/>
          <w:b w:val="0"/>
          <w:noProof/>
          <w:color w:val="auto"/>
          <w:sz w:val="22"/>
          <w:szCs w:val="22"/>
        </w:rPr>
      </w:pPr>
      <w:r>
        <w:rPr>
          <w:noProof/>
        </w:rPr>
        <w:t>TITLE PAGE</w:t>
      </w:r>
      <w:r>
        <w:rPr>
          <w:noProof/>
        </w:rPr>
        <w:tab/>
      </w:r>
      <w:r>
        <w:rPr>
          <w:noProof/>
        </w:rPr>
        <w:fldChar w:fldCharType="begin"/>
      </w:r>
      <w:r>
        <w:rPr>
          <w:noProof/>
        </w:rPr>
        <w:instrText xml:space="preserve"> PAGEREF _Toc364713197 \h </w:instrText>
      </w:r>
      <w:r>
        <w:rPr>
          <w:noProof/>
        </w:rPr>
      </w:r>
      <w:r>
        <w:rPr>
          <w:noProof/>
        </w:rPr>
        <w:fldChar w:fldCharType="separate"/>
      </w:r>
      <w:r w:rsidR="00213D57">
        <w:rPr>
          <w:noProof/>
        </w:rPr>
        <w:t>2</w:t>
      </w:r>
      <w:r>
        <w:rPr>
          <w:noProof/>
        </w:rPr>
        <w:fldChar w:fldCharType="end"/>
      </w:r>
    </w:p>
    <w:p w14:paraId="01598FF0" w14:textId="77777777" w:rsidR="006F61DC" w:rsidRDefault="006F61DC">
      <w:pPr>
        <w:pStyle w:val="TOC1"/>
        <w:tabs>
          <w:tab w:val="right" w:leader="dot" w:pos="8630"/>
        </w:tabs>
        <w:rPr>
          <w:rFonts w:asciiTheme="minorHAnsi" w:hAnsiTheme="minorHAnsi"/>
          <w:b w:val="0"/>
          <w:noProof/>
          <w:color w:val="auto"/>
          <w:sz w:val="22"/>
          <w:szCs w:val="22"/>
        </w:rPr>
      </w:pPr>
      <w:r>
        <w:rPr>
          <w:noProof/>
        </w:rPr>
        <w:t>SIGNATURE PAGE</w:t>
      </w:r>
      <w:r>
        <w:rPr>
          <w:noProof/>
        </w:rPr>
        <w:tab/>
      </w:r>
      <w:r>
        <w:rPr>
          <w:noProof/>
        </w:rPr>
        <w:fldChar w:fldCharType="begin"/>
      </w:r>
      <w:r>
        <w:rPr>
          <w:noProof/>
        </w:rPr>
        <w:instrText xml:space="preserve"> PAGEREF _Toc364713198 \h </w:instrText>
      </w:r>
      <w:r>
        <w:rPr>
          <w:noProof/>
        </w:rPr>
      </w:r>
      <w:r>
        <w:rPr>
          <w:noProof/>
        </w:rPr>
        <w:fldChar w:fldCharType="separate"/>
      </w:r>
      <w:r w:rsidR="00213D57">
        <w:rPr>
          <w:noProof/>
        </w:rPr>
        <w:t>2</w:t>
      </w:r>
      <w:r>
        <w:rPr>
          <w:noProof/>
        </w:rPr>
        <w:fldChar w:fldCharType="end"/>
      </w:r>
    </w:p>
    <w:p w14:paraId="63F392A6" w14:textId="77777777" w:rsidR="006F61DC" w:rsidRDefault="006F61DC">
      <w:pPr>
        <w:pStyle w:val="TOC1"/>
        <w:tabs>
          <w:tab w:val="right" w:leader="dot" w:pos="8630"/>
        </w:tabs>
        <w:rPr>
          <w:rFonts w:asciiTheme="minorHAnsi" w:hAnsiTheme="minorHAnsi"/>
          <w:b w:val="0"/>
          <w:noProof/>
          <w:color w:val="auto"/>
          <w:sz w:val="22"/>
          <w:szCs w:val="22"/>
        </w:rPr>
      </w:pPr>
      <w:r>
        <w:rPr>
          <w:noProof/>
        </w:rPr>
        <w:t>Front Matter</w:t>
      </w:r>
      <w:r>
        <w:rPr>
          <w:noProof/>
        </w:rPr>
        <w:tab/>
      </w:r>
      <w:r>
        <w:rPr>
          <w:noProof/>
        </w:rPr>
        <w:fldChar w:fldCharType="begin"/>
      </w:r>
      <w:r>
        <w:rPr>
          <w:noProof/>
        </w:rPr>
        <w:instrText xml:space="preserve"> PAGEREF _Toc364713199 \h </w:instrText>
      </w:r>
      <w:r>
        <w:rPr>
          <w:noProof/>
        </w:rPr>
      </w:r>
      <w:r>
        <w:rPr>
          <w:noProof/>
        </w:rPr>
        <w:fldChar w:fldCharType="separate"/>
      </w:r>
      <w:r w:rsidR="00213D57">
        <w:rPr>
          <w:noProof/>
        </w:rPr>
        <w:t>3</w:t>
      </w:r>
      <w:r>
        <w:rPr>
          <w:noProof/>
        </w:rPr>
        <w:fldChar w:fldCharType="end"/>
      </w:r>
    </w:p>
    <w:p w14:paraId="124DC772" w14:textId="77777777" w:rsidR="006F61DC" w:rsidRDefault="006F61DC">
      <w:pPr>
        <w:pStyle w:val="TOC2"/>
        <w:tabs>
          <w:tab w:val="right" w:leader="dot" w:pos="8630"/>
        </w:tabs>
        <w:rPr>
          <w:rFonts w:asciiTheme="minorHAnsi" w:hAnsiTheme="minorHAnsi"/>
          <w:noProof/>
          <w:color w:val="auto"/>
        </w:rPr>
      </w:pPr>
      <w:r>
        <w:rPr>
          <w:noProof/>
        </w:rPr>
        <w:t>Dedication</w:t>
      </w:r>
      <w:r>
        <w:rPr>
          <w:noProof/>
        </w:rPr>
        <w:tab/>
      </w:r>
      <w:r>
        <w:rPr>
          <w:noProof/>
        </w:rPr>
        <w:fldChar w:fldCharType="begin"/>
      </w:r>
      <w:r>
        <w:rPr>
          <w:noProof/>
        </w:rPr>
        <w:instrText xml:space="preserve"> PAGEREF _Toc364713200 \h </w:instrText>
      </w:r>
      <w:r>
        <w:rPr>
          <w:noProof/>
        </w:rPr>
      </w:r>
      <w:r>
        <w:rPr>
          <w:noProof/>
        </w:rPr>
        <w:fldChar w:fldCharType="separate"/>
      </w:r>
      <w:r w:rsidR="00213D57">
        <w:rPr>
          <w:noProof/>
        </w:rPr>
        <w:t>3</w:t>
      </w:r>
      <w:r>
        <w:rPr>
          <w:noProof/>
        </w:rPr>
        <w:fldChar w:fldCharType="end"/>
      </w:r>
    </w:p>
    <w:p w14:paraId="4CE916E3" w14:textId="77777777" w:rsidR="006F61DC" w:rsidRDefault="006F61DC">
      <w:pPr>
        <w:pStyle w:val="TOC2"/>
        <w:tabs>
          <w:tab w:val="right" w:leader="dot" w:pos="8630"/>
        </w:tabs>
        <w:rPr>
          <w:rFonts w:asciiTheme="minorHAnsi" w:hAnsiTheme="minorHAnsi"/>
          <w:noProof/>
          <w:color w:val="auto"/>
        </w:rPr>
      </w:pPr>
      <w:r>
        <w:rPr>
          <w:noProof/>
        </w:rPr>
        <w:t>Acknowledgements</w:t>
      </w:r>
      <w:r>
        <w:rPr>
          <w:noProof/>
        </w:rPr>
        <w:tab/>
      </w:r>
      <w:r>
        <w:rPr>
          <w:noProof/>
        </w:rPr>
        <w:fldChar w:fldCharType="begin"/>
      </w:r>
      <w:r>
        <w:rPr>
          <w:noProof/>
        </w:rPr>
        <w:instrText xml:space="preserve"> PAGEREF _Toc364713201 \h </w:instrText>
      </w:r>
      <w:r>
        <w:rPr>
          <w:noProof/>
        </w:rPr>
      </w:r>
      <w:r>
        <w:rPr>
          <w:noProof/>
        </w:rPr>
        <w:fldChar w:fldCharType="separate"/>
      </w:r>
      <w:r w:rsidR="00213D57">
        <w:rPr>
          <w:noProof/>
        </w:rPr>
        <w:t>4</w:t>
      </w:r>
      <w:r>
        <w:rPr>
          <w:noProof/>
        </w:rPr>
        <w:fldChar w:fldCharType="end"/>
      </w:r>
    </w:p>
    <w:p w14:paraId="251FDE54" w14:textId="77777777" w:rsidR="006F61DC" w:rsidRDefault="006F61DC">
      <w:pPr>
        <w:pStyle w:val="TOC2"/>
        <w:tabs>
          <w:tab w:val="right" w:leader="dot" w:pos="8630"/>
        </w:tabs>
        <w:rPr>
          <w:rFonts w:asciiTheme="minorHAnsi" w:hAnsiTheme="minorHAnsi"/>
          <w:noProof/>
          <w:color w:val="auto"/>
        </w:rPr>
      </w:pPr>
      <w:r>
        <w:rPr>
          <w:noProof/>
        </w:rPr>
        <w:t>Abstract</w:t>
      </w:r>
      <w:r>
        <w:rPr>
          <w:noProof/>
        </w:rPr>
        <w:tab/>
      </w:r>
      <w:r>
        <w:rPr>
          <w:noProof/>
        </w:rPr>
        <w:fldChar w:fldCharType="begin"/>
      </w:r>
      <w:r>
        <w:rPr>
          <w:noProof/>
        </w:rPr>
        <w:instrText xml:space="preserve"> PAGEREF _Toc364713202 \h </w:instrText>
      </w:r>
      <w:r>
        <w:rPr>
          <w:noProof/>
        </w:rPr>
      </w:r>
      <w:r>
        <w:rPr>
          <w:noProof/>
        </w:rPr>
        <w:fldChar w:fldCharType="separate"/>
      </w:r>
      <w:r w:rsidR="00213D57">
        <w:rPr>
          <w:noProof/>
        </w:rPr>
        <w:t>6</w:t>
      </w:r>
      <w:r>
        <w:rPr>
          <w:noProof/>
        </w:rPr>
        <w:fldChar w:fldCharType="end"/>
      </w:r>
    </w:p>
    <w:p w14:paraId="52A10A84" w14:textId="77777777" w:rsidR="006F61DC" w:rsidRDefault="006F61DC">
      <w:pPr>
        <w:pStyle w:val="TOC2"/>
        <w:tabs>
          <w:tab w:val="right" w:leader="dot" w:pos="8630"/>
        </w:tabs>
        <w:rPr>
          <w:rFonts w:asciiTheme="minorHAnsi" w:hAnsiTheme="minorHAnsi"/>
          <w:noProof/>
          <w:color w:val="auto"/>
        </w:rPr>
      </w:pPr>
      <w:r>
        <w:rPr>
          <w:noProof/>
        </w:rPr>
        <w:t>List of Tables</w:t>
      </w:r>
      <w:r>
        <w:rPr>
          <w:noProof/>
        </w:rPr>
        <w:tab/>
      </w:r>
      <w:r>
        <w:rPr>
          <w:noProof/>
        </w:rPr>
        <w:fldChar w:fldCharType="begin"/>
      </w:r>
      <w:r>
        <w:rPr>
          <w:noProof/>
        </w:rPr>
        <w:instrText xml:space="preserve"> PAGEREF _Toc364713203 \h </w:instrText>
      </w:r>
      <w:r>
        <w:rPr>
          <w:noProof/>
        </w:rPr>
      </w:r>
      <w:r>
        <w:rPr>
          <w:noProof/>
        </w:rPr>
        <w:fldChar w:fldCharType="separate"/>
      </w:r>
      <w:r w:rsidR="00213D57">
        <w:rPr>
          <w:noProof/>
        </w:rPr>
        <w:t>7</w:t>
      </w:r>
      <w:r>
        <w:rPr>
          <w:noProof/>
        </w:rPr>
        <w:fldChar w:fldCharType="end"/>
      </w:r>
    </w:p>
    <w:p w14:paraId="071D472B" w14:textId="77777777" w:rsidR="006F61DC" w:rsidRDefault="006F61DC">
      <w:pPr>
        <w:pStyle w:val="TOC2"/>
        <w:tabs>
          <w:tab w:val="right" w:leader="dot" w:pos="8630"/>
        </w:tabs>
        <w:rPr>
          <w:rFonts w:asciiTheme="minorHAnsi" w:hAnsiTheme="minorHAnsi"/>
          <w:noProof/>
          <w:color w:val="auto"/>
        </w:rPr>
      </w:pPr>
      <w:r>
        <w:rPr>
          <w:noProof/>
        </w:rPr>
        <w:t>List of Figures</w:t>
      </w:r>
      <w:r>
        <w:rPr>
          <w:noProof/>
        </w:rPr>
        <w:tab/>
      </w:r>
      <w:r>
        <w:rPr>
          <w:noProof/>
        </w:rPr>
        <w:fldChar w:fldCharType="begin"/>
      </w:r>
      <w:r>
        <w:rPr>
          <w:noProof/>
        </w:rPr>
        <w:instrText xml:space="preserve"> PAGEREF _Toc364713204 \h </w:instrText>
      </w:r>
      <w:r>
        <w:rPr>
          <w:noProof/>
        </w:rPr>
      </w:r>
      <w:r>
        <w:rPr>
          <w:noProof/>
        </w:rPr>
        <w:fldChar w:fldCharType="separate"/>
      </w:r>
      <w:r w:rsidR="00213D57">
        <w:rPr>
          <w:noProof/>
        </w:rPr>
        <w:t>8</w:t>
      </w:r>
      <w:r>
        <w:rPr>
          <w:noProof/>
        </w:rPr>
        <w:fldChar w:fldCharType="end"/>
      </w:r>
    </w:p>
    <w:p w14:paraId="093FEE9A" w14:textId="77777777" w:rsidR="006F61DC" w:rsidRDefault="006F61DC">
      <w:pPr>
        <w:pStyle w:val="TOC2"/>
        <w:tabs>
          <w:tab w:val="right" w:leader="dot" w:pos="8630"/>
        </w:tabs>
        <w:rPr>
          <w:rFonts w:asciiTheme="minorHAnsi" w:hAnsiTheme="minorHAnsi"/>
          <w:noProof/>
          <w:color w:val="auto"/>
        </w:rPr>
      </w:pPr>
      <w:r>
        <w:rPr>
          <w:noProof/>
        </w:rPr>
        <w:t>List of Symbols, Abbreviations or Nomenclature (optional)</w:t>
      </w:r>
      <w:r>
        <w:rPr>
          <w:noProof/>
        </w:rPr>
        <w:tab/>
      </w:r>
      <w:r>
        <w:rPr>
          <w:noProof/>
        </w:rPr>
        <w:fldChar w:fldCharType="begin"/>
      </w:r>
      <w:r>
        <w:rPr>
          <w:noProof/>
        </w:rPr>
        <w:instrText xml:space="preserve"> PAGEREF _Toc364713205 \h </w:instrText>
      </w:r>
      <w:r>
        <w:rPr>
          <w:noProof/>
        </w:rPr>
      </w:r>
      <w:r>
        <w:rPr>
          <w:noProof/>
        </w:rPr>
        <w:fldChar w:fldCharType="separate"/>
      </w:r>
      <w:r w:rsidR="00213D57">
        <w:rPr>
          <w:noProof/>
        </w:rPr>
        <w:t>9</w:t>
      </w:r>
      <w:r>
        <w:rPr>
          <w:noProof/>
        </w:rPr>
        <w:fldChar w:fldCharType="end"/>
      </w:r>
    </w:p>
    <w:p w14:paraId="74B14356" w14:textId="77777777" w:rsidR="006F61DC" w:rsidRDefault="006F61DC">
      <w:pPr>
        <w:pStyle w:val="TOC2"/>
        <w:tabs>
          <w:tab w:val="right" w:leader="dot" w:pos="8630"/>
        </w:tabs>
        <w:rPr>
          <w:rFonts w:asciiTheme="minorHAnsi" w:hAnsiTheme="minorHAnsi"/>
          <w:noProof/>
          <w:color w:val="auto"/>
        </w:rPr>
      </w:pPr>
      <w:r>
        <w:rPr>
          <w:noProof/>
        </w:rPr>
        <w:t>Preface</w:t>
      </w:r>
      <w:r>
        <w:rPr>
          <w:noProof/>
        </w:rPr>
        <w:tab/>
      </w:r>
      <w:r>
        <w:rPr>
          <w:noProof/>
        </w:rPr>
        <w:fldChar w:fldCharType="begin"/>
      </w:r>
      <w:r>
        <w:rPr>
          <w:noProof/>
        </w:rPr>
        <w:instrText xml:space="preserve"> PAGEREF _Toc364713206 \h </w:instrText>
      </w:r>
      <w:r>
        <w:rPr>
          <w:noProof/>
        </w:rPr>
      </w:r>
      <w:r>
        <w:rPr>
          <w:noProof/>
        </w:rPr>
        <w:fldChar w:fldCharType="separate"/>
      </w:r>
      <w:r w:rsidR="00213D57">
        <w:rPr>
          <w:noProof/>
        </w:rPr>
        <w:t>9</w:t>
      </w:r>
      <w:r>
        <w:rPr>
          <w:noProof/>
        </w:rPr>
        <w:fldChar w:fldCharType="end"/>
      </w:r>
    </w:p>
    <w:p w14:paraId="4F713FB0" w14:textId="77777777" w:rsidR="006F61DC" w:rsidRDefault="006F61DC">
      <w:pPr>
        <w:pStyle w:val="TOC1"/>
        <w:tabs>
          <w:tab w:val="right" w:leader="dot" w:pos="8630"/>
        </w:tabs>
        <w:rPr>
          <w:rFonts w:asciiTheme="minorHAnsi" w:hAnsiTheme="minorHAnsi"/>
          <w:b w:val="0"/>
          <w:noProof/>
          <w:color w:val="auto"/>
          <w:sz w:val="22"/>
          <w:szCs w:val="22"/>
        </w:rPr>
      </w:pPr>
      <w:r>
        <w:rPr>
          <w:noProof/>
        </w:rPr>
        <w:t>Body Matter</w:t>
      </w:r>
      <w:r>
        <w:rPr>
          <w:noProof/>
        </w:rPr>
        <w:tab/>
      </w:r>
      <w:r>
        <w:rPr>
          <w:noProof/>
        </w:rPr>
        <w:fldChar w:fldCharType="begin"/>
      </w:r>
      <w:r>
        <w:rPr>
          <w:noProof/>
        </w:rPr>
        <w:instrText xml:space="preserve"> PAGEREF _Toc364713207 \h </w:instrText>
      </w:r>
      <w:r>
        <w:rPr>
          <w:noProof/>
        </w:rPr>
      </w:r>
      <w:r>
        <w:rPr>
          <w:noProof/>
        </w:rPr>
        <w:fldChar w:fldCharType="separate"/>
      </w:r>
      <w:r w:rsidR="00213D57">
        <w:rPr>
          <w:noProof/>
        </w:rPr>
        <w:t>9</w:t>
      </w:r>
      <w:r>
        <w:rPr>
          <w:noProof/>
        </w:rPr>
        <w:fldChar w:fldCharType="end"/>
      </w:r>
    </w:p>
    <w:p w14:paraId="46A5301C" w14:textId="77777777" w:rsidR="006F61DC" w:rsidRDefault="006F61DC">
      <w:pPr>
        <w:pStyle w:val="TOC2"/>
        <w:tabs>
          <w:tab w:val="right" w:leader="dot" w:pos="8630"/>
        </w:tabs>
        <w:rPr>
          <w:rFonts w:asciiTheme="minorHAnsi" w:hAnsiTheme="minorHAnsi"/>
          <w:noProof/>
          <w:color w:val="auto"/>
        </w:rPr>
      </w:pPr>
      <w:r>
        <w:rPr>
          <w:noProof/>
        </w:rPr>
        <w:t>Introduction</w:t>
      </w:r>
      <w:r>
        <w:rPr>
          <w:noProof/>
        </w:rPr>
        <w:tab/>
      </w:r>
      <w:r>
        <w:rPr>
          <w:noProof/>
        </w:rPr>
        <w:fldChar w:fldCharType="begin"/>
      </w:r>
      <w:r>
        <w:rPr>
          <w:noProof/>
        </w:rPr>
        <w:instrText xml:space="preserve"> PAGEREF _Toc364713208 \h </w:instrText>
      </w:r>
      <w:r>
        <w:rPr>
          <w:noProof/>
        </w:rPr>
      </w:r>
      <w:r>
        <w:rPr>
          <w:noProof/>
        </w:rPr>
        <w:fldChar w:fldCharType="separate"/>
      </w:r>
      <w:r w:rsidR="00213D57">
        <w:rPr>
          <w:noProof/>
        </w:rPr>
        <w:t>9</w:t>
      </w:r>
      <w:r>
        <w:rPr>
          <w:noProof/>
        </w:rPr>
        <w:fldChar w:fldCharType="end"/>
      </w:r>
    </w:p>
    <w:p w14:paraId="4A336E99" w14:textId="77777777" w:rsidR="006F61DC" w:rsidRDefault="006F61DC">
      <w:pPr>
        <w:pStyle w:val="TOC2"/>
        <w:tabs>
          <w:tab w:val="right" w:leader="dot" w:pos="8630"/>
        </w:tabs>
        <w:rPr>
          <w:rFonts w:asciiTheme="minorHAnsi" w:hAnsiTheme="minorHAnsi"/>
          <w:noProof/>
          <w:color w:val="auto"/>
        </w:rPr>
      </w:pPr>
      <w:r>
        <w:rPr>
          <w:noProof/>
        </w:rPr>
        <w:t>Research Chapters</w:t>
      </w:r>
      <w:r>
        <w:rPr>
          <w:noProof/>
        </w:rPr>
        <w:tab/>
      </w:r>
      <w:r>
        <w:rPr>
          <w:noProof/>
        </w:rPr>
        <w:fldChar w:fldCharType="begin"/>
      </w:r>
      <w:r>
        <w:rPr>
          <w:noProof/>
        </w:rPr>
        <w:instrText xml:space="preserve"> PAGEREF _Toc364713209 \h </w:instrText>
      </w:r>
      <w:r>
        <w:rPr>
          <w:noProof/>
        </w:rPr>
      </w:r>
      <w:r>
        <w:rPr>
          <w:noProof/>
        </w:rPr>
        <w:fldChar w:fldCharType="separate"/>
      </w:r>
      <w:r w:rsidR="00213D57">
        <w:rPr>
          <w:noProof/>
        </w:rPr>
        <w:t>13</w:t>
      </w:r>
      <w:r>
        <w:rPr>
          <w:noProof/>
        </w:rPr>
        <w:fldChar w:fldCharType="end"/>
      </w:r>
    </w:p>
    <w:p w14:paraId="3226C7EA" w14:textId="77777777" w:rsidR="006F61DC" w:rsidRDefault="006F61DC">
      <w:pPr>
        <w:pStyle w:val="TOC2"/>
        <w:tabs>
          <w:tab w:val="right" w:leader="dot" w:pos="8630"/>
        </w:tabs>
        <w:rPr>
          <w:rFonts w:asciiTheme="minorHAnsi" w:hAnsiTheme="minorHAnsi"/>
          <w:noProof/>
          <w:color w:val="auto"/>
        </w:rPr>
      </w:pPr>
      <w:r>
        <w:rPr>
          <w:noProof/>
        </w:rPr>
        <w:t>Perspective/Final Summary &amp; Conclusions</w:t>
      </w:r>
      <w:r>
        <w:rPr>
          <w:noProof/>
        </w:rPr>
        <w:tab/>
      </w:r>
      <w:r>
        <w:rPr>
          <w:noProof/>
        </w:rPr>
        <w:fldChar w:fldCharType="begin"/>
      </w:r>
      <w:r>
        <w:rPr>
          <w:noProof/>
        </w:rPr>
        <w:instrText xml:space="preserve"> PAGEREF _Toc364713210 \h </w:instrText>
      </w:r>
      <w:r>
        <w:rPr>
          <w:noProof/>
        </w:rPr>
      </w:r>
      <w:r>
        <w:rPr>
          <w:noProof/>
        </w:rPr>
        <w:fldChar w:fldCharType="separate"/>
      </w:r>
      <w:r w:rsidR="00213D57">
        <w:rPr>
          <w:noProof/>
        </w:rPr>
        <w:t>25</w:t>
      </w:r>
      <w:r>
        <w:rPr>
          <w:noProof/>
        </w:rPr>
        <w:fldChar w:fldCharType="end"/>
      </w:r>
    </w:p>
    <w:p w14:paraId="14D017CE" w14:textId="77777777" w:rsidR="006F61DC" w:rsidRDefault="006F61DC">
      <w:pPr>
        <w:pStyle w:val="TOC1"/>
        <w:tabs>
          <w:tab w:val="right" w:leader="dot" w:pos="8630"/>
        </w:tabs>
        <w:rPr>
          <w:rFonts w:asciiTheme="minorHAnsi" w:hAnsiTheme="minorHAnsi"/>
          <w:b w:val="0"/>
          <w:noProof/>
          <w:color w:val="auto"/>
          <w:sz w:val="22"/>
          <w:szCs w:val="22"/>
        </w:rPr>
      </w:pPr>
      <w:r>
        <w:rPr>
          <w:noProof/>
        </w:rPr>
        <w:t>Back Matter</w:t>
      </w:r>
      <w:r>
        <w:rPr>
          <w:noProof/>
        </w:rPr>
        <w:tab/>
      </w:r>
      <w:r>
        <w:rPr>
          <w:noProof/>
        </w:rPr>
        <w:fldChar w:fldCharType="begin"/>
      </w:r>
      <w:r>
        <w:rPr>
          <w:noProof/>
        </w:rPr>
        <w:instrText xml:space="preserve"> PAGEREF _Toc364713211 \h </w:instrText>
      </w:r>
      <w:r>
        <w:rPr>
          <w:noProof/>
        </w:rPr>
      </w:r>
      <w:r>
        <w:rPr>
          <w:noProof/>
        </w:rPr>
        <w:fldChar w:fldCharType="separate"/>
      </w:r>
      <w:r w:rsidR="00213D57">
        <w:rPr>
          <w:noProof/>
        </w:rPr>
        <w:t>26</w:t>
      </w:r>
      <w:r>
        <w:rPr>
          <w:noProof/>
        </w:rPr>
        <w:fldChar w:fldCharType="end"/>
      </w:r>
    </w:p>
    <w:p w14:paraId="0E2DEB5E" w14:textId="77777777" w:rsidR="006F61DC" w:rsidRDefault="006F61DC">
      <w:pPr>
        <w:pStyle w:val="TOC2"/>
        <w:tabs>
          <w:tab w:val="right" w:leader="dot" w:pos="8630"/>
        </w:tabs>
        <w:rPr>
          <w:rFonts w:asciiTheme="minorHAnsi" w:hAnsiTheme="minorHAnsi"/>
          <w:noProof/>
          <w:color w:val="auto"/>
        </w:rPr>
      </w:pPr>
      <w:r>
        <w:rPr>
          <w:noProof/>
        </w:rPr>
        <w:t>Appendices</w:t>
      </w:r>
      <w:r>
        <w:rPr>
          <w:noProof/>
        </w:rPr>
        <w:tab/>
      </w:r>
      <w:r>
        <w:rPr>
          <w:noProof/>
        </w:rPr>
        <w:fldChar w:fldCharType="begin"/>
      </w:r>
      <w:r>
        <w:rPr>
          <w:noProof/>
        </w:rPr>
        <w:instrText xml:space="preserve"> PAGEREF _Toc364713212 \h </w:instrText>
      </w:r>
      <w:r>
        <w:rPr>
          <w:noProof/>
        </w:rPr>
      </w:r>
      <w:r>
        <w:rPr>
          <w:noProof/>
        </w:rPr>
        <w:fldChar w:fldCharType="separate"/>
      </w:r>
      <w:r w:rsidR="00213D57">
        <w:rPr>
          <w:noProof/>
        </w:rPr>
        <w:t>26</w:t>
      </w:r>
      <w:r>
        <w:rPr>
          <w:noProof/>
        </w:rPr>
        <w:fldChar w:fldCharType="end"/>
      </w:r>
    </w:p>
    <w:p w14:paraId="12AB2B1A" w14:textId="77777777" w:rsidR="006F61DC" w:rsidRDefault="006F61DC">
      <w:pPr>
        <w:pStyle w:val="TOC2"/>
        <w:tabs>
          <w:tab w:val="right" w:leader="dot" w:pos="8630"/>
        </w:tabs>
        <w:rPr>
          <w:rFonts w:asciiTheme="minorHAnsi" w:hAnsiTheme="minorHAnsi"/>
          <w:noProof/>
          <w:color w:val="auto"/>
        </w:rPr>
      </w:pPr>
      <w:r>
        <w:rPr>
          <w:noProof/>
        </w:rPr>
        <w:t>Biblography</w:t>
      </w:r>
      <w:r>
        <w:rPr>
          <w:noProof/>
        </w:rPr>
        <w:tab/>
      </w:r>
      <w:r>
        <w:rPr>
          <w:noProof/>
        </w:rPr>
        <w:fldChar w:fldCharType="begin"/>
      </w:r>
      <w:r>
        <w:rPr>
          <w:noProof/>
        </w:rPr>
        <w:instrText xml:space="preserve"> PAGEREF _Toc364713213 \h </w:instrText>
      </w:r>
      <w:r>
        <w:rPr>
          <w:noProof/>
        </w:rPr>
      </w:r>
      <w:r>
        <w:rPr>
          <w:noProof/>
        </w:rPr>
        <w:fldChar w:fldCharType="separate"/>
      </w:r>
      <w:r w:rsidR="00213D57">
        <w:rPr>
          <w:noProof/>
        </w:rPr>
        <w:t>26</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7" w:name="_Toc237332392"/>
      <w:r>
        <w:br w:type="page"/>
      </w:r>
    </w:p>
    <w:p w14:paraId="7E772077" w14:textId="3B2563D3" w:rsidR="004754D1" w:rsidRDefault="004754D1" w:rsidP="004754D1">
      <w:pPr>
        <w:pStyle w:val="Heading2"/>
      </w:pPr>
      <w:bookmarkStart w:id="18" w:name="_Toc364687498"/>
      <w:bookmarkStart w:id="19" w:name="_Toc364713202"/>
      <w:r>
        <w:t>Abstract</w:t>
      </w:r>
      <w:bookmarkEnd w:id="17"/>
      <w:bookmarkEnd w:id="18"/>
      <w:bookmarkEnd w:id="19"/>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20" w:name="_Toc237332394"/>
      <w:bookmarkStart w:id="21" w:name="_Toc364687499"/>
      <w:bookmarkStart w:id="22" w:name="_Toc364713203"/>
      <w:r>
        <w:t>List of Tables</w:t>
      </w:r>
      <w:bookmarkEnd w:id="20"/>
      <w:bookmarkEnd w:id="21"/>
      <w:bookmarkEnd w:id="22"/>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3" w:name="_Toc237332395"/>
      <w:bookmarkStart w:id="24" w:name="_Toc364687500"/>
      <w:bookmarkStart w:id="25" w:name="_Toc364713204"/>
      <w:r>
        <w:t>List of Figures</w:t>
      </w:r>
      <w:bookmarkEnd w:id="23"/>
      <w:bookmarkEnd w:id="24"/>
      <w:bookmarkEnd w:id="25"/>
    </w:p>
    <w:p w14:paraId="3505F932" w14:textId="32007DBE" w:rsidR="00C37BCD" w:rsidRDefault="00C37BCD" w:rsidP="00C37BCD">
      <w:pPr>
        <w:pStyle w:val="ListParagraph"/>
        <w:numPr>
          <w:ilvl w:val="0"/>
          <w:numId w:val="17"/>
        </w:numPr>
      </w:pPr>
      <w:r>
        <w:t>RNA Sequencing technology figure</w:t>
      </w:r>
    </w:p>
    <w:p w14:paraId="57E49D5E" w14:textId="4DBB88E6" w:rsidR="00C37BCD" w:rsidRDefault="00522CFA" w:rsidP="00C37BCD">
      <w:pPr>
        <w:pStyle w:val="ListParagraph"/>
        <w:numPr>
          <w:ilvl w:val="0"/>
          <w:numId w:val="17"/>
        </w:numPr>
      </w:pPr>
      <w:r>
        <w:t>SeqZip paper figures</w:t>
      </w:r>
    </w:p>
    <w:p w14:paraId="7875F397" w14:textId="28391260" w:rsidR="00C37BCD" w:rsidRDefault="00C37BCD" w:rsidP="00C37BCD">
      <w:pPr>
        <w:pStyle w:val="ListParagraph"/>
        <w:numPr>
          <w:ilvl w:val="0"/>
          <w:numId w:val="17"/>
        </w:numPr>
      </w:pPr>
      <w:r>
        <w:t>piRNA expression in mice</w:t>
      </w:r>
    </w:p>
    <w:p w14:paraId="4542A176" w14:textId="67DB5747" w:rsidR="00C37BCD" w:rsidRDefault="00522CFA" w:rsidP="008B5B2F">
      <w:pPr>
        <w:pStyle w:val="ListParagraph"/>
        <w:numPr>
          <w:ilvl w:val="0"/>
          <w:numId w:val="17"/>
        </w:numPr>
      </w:pPr>
      <w:r>
        <w:t>MolCel paper figures</w:t>
      </w:r>
    </w:p>
    <w:p w14:paraId="00D281DC" w14:textId="77777777" w:rsidR="00100771" w:rsidRDefault="00CA1F6E">
      <w:pPr>
        <w:pStyle w:val="TableofFigures"/>
        <w:tabs>
          <w:tab w:val="right" w:leader="dot" w:pos="8630"/>
        </w:tabs>
        <w:rPr>
          <w:rFonts w:asciiTheme="minorHAnsi" w:hAnsiTheme="minorHAnsi"/>
          <w:noProof/>
          <w:sz w:val="22"/>
          <w:szCs w:val="22"/>
        </w:rPr>
      </w:pPr>
      <w:r>
        <w:fldChar w:fldCharType="begin"/>
      </w:r>
      <w:r>
        <w:instrText xml:space="preserve"> TOC \h \z \c "Figure" </w:instrText>
      </w:r>
      <w:r>
        <w:fldChar w:fldCharType="separate"/>
      </w:r>
      <w:hyperlink w:anchor="_Toc364761512" w:history="1">
        <w:r w:rsidR="00100771" w:rsidRPr="00AF31DB">
          <w:rPr>
            <w:rStyle w:val="Hyperlink"/>
            <w:noProof/>
          </w:rPr>
          <w:t>Figure 0</w:t>
        </w:r>
        <w:r w:rsidR="00100771" w:rsidRPr="00AF31DB">
          <w:rPr>
            <w:rStyle w:val="Hyperlink"/>
            <w:noProof/>
          </w:rPr>
          <w:noBreakHyphen/>
          <w:t>1 piRNA Precursors are RNA Pol II Transcripts</w:t>
        </w:r>
        <w:r w:rsidR="00100771">
          <w:rPr>
            <w:noProof/>
            <w:webHidden/>
          </w:rPr>
          <w:tab/>
        </w:r>
        <w:r w:rsidR="00100771">
          <w:rPr>
            <w:noProof/>
            <w:webHidden/>
          </w:rPr>
          <w:fldChar w:fldCharType="begin"/>
        </w:r>
        <w:r w:rsidR="00100771">
          <w:rPr>
            <w:noProof/>
            <w:webHidden/>
          </w:rPr>
          <w:instrText xml:space="preserve"> PAGEREF _Toc364761512 \h </w:instrText>
        </w:r>
        <w:r w:rsidR="00100771">
          <w:rPr>
            <w:noProof/>
            <w:webHidden/>
          </w:rPr>
        </w:r>
        <w:r w:rsidR="00100771">
          <w:rPr>
            <w:noProof/>
            <w:webHidden/>
          </w:rPr>
          <w:fldChar w:fldCharType="separate"/>
        </w:r>
        <w:r w:rsidR="00213D57">
          <w:rPr>
            <w:noProof/>
            <w:webHidden/>
          </w:rPr>
          <w:t>18</w:t>
        </w:r>
        <w:r w:rsidR="00100771">
          <w:rPr>
            <w:noProof/>
            <w:webHidden/>
          </w:rPr>
          <w:fldChar w:fldCharType="end"/>
        </w:r>
      </w:hyperlink>
    </w:p>
    <w:p w14:paraId="26CC881A" w14:textId="77777777" w:rsidR="00100771" w:rsidRDefault="00693770">
      <w:pPr>
        <w:pStyle w:val="TableofFigures"/>
        <w:tabs>
          <w:tab w:val="right" w:leader="dot" w:pos="8630"/>
        </w:tabs>
        <w:rPr>
          <w:rFonts w:asciiTheme="minorHAnsi" w:hAnsiTheme="minorHAnsi"/>
          <w:noProof/>
          <w:sz w:val="22"/>
          <w:szCs w:val="22"/>
        </w:rPr>
      </w:pPr>
      <w:hyperlink w:anchor="_Toc364761513" w:history="1">
        <w:r w:rsidR="00100771" w:rsidRPr="00AF31DB">
          <w:rPr>
            <w:rStyle w:val="Hyperlink"/>
            <w:noProof/>
          </w:rPr>
          <w:t>Figure</w:t>
        </w:r>
        <w:r w:rsidR="00100771" w:rsidRPr="00AF31DB">
          <w:rPr>
            <w:rStyle w:val="Hyperlink"/>
            <w:noProof/>
          </w:rPr>
          <w:noBreakHyphen/>
          <w:t>0</w:t>
        </w:r>
        <w:r w:rsidR="00100771" w:rsidRPr="00AF31DB">
          <w:rPr>
            <w:rStyle w:val="Hyperlink"/>
            <w:noProof/>
          </w:rPr>
          <w:noBreakHyphen/>
          <w:t>2. The Major piRNA-Producing Genes of the Post-Partum Mouse Testis</w:t>
        </w:r>
        <w:r w:rsidR="00100771">
          <w:rPr>
            <w:noProof/>
            <w:webHidden/>
          </w:rPr>
          <w:tab/>
        </w:r>
        <w:r w:rsidR="00100771">
          <w:rPr>
            <w:noProof/>
            <w:webHidden/>
          </w:rPr>
          <w:fldChar w:fldCharType="begin"/>
        </w:r>
        <w:r w:rsidR="00100771">
          <w:rPr>
            <w:noProof/>
            <w:webHidden/>
          </w:rPr>
          <w:instrText xml:space="preserve"> PAGEREF _Toc364761513 \h </w:instrText>
        </w:r>
        <w:r w:rsidR="00100771">
          <w:rPr>
            <w:noProof/>
            <w:webHidden/>
          </w:rPr>
        </w:r>
        <w:r w:rsidR="00100771">
          <w:rPr>
            <w:noProof/>
            <w:webHidden/>
          </w:rPr>
          <w:fldChar w:fldCharType="separate"/>
        </w:r>
        <w:r w:rsidR="00213D57">
          <w:rPr>
            <w:noProof/>
            <w:webHidden/>
          </w:rPr>
          <w:t>18</w:t>
        </w:r>
        <w:r w:rsidR="00100771">
          <w:rPr>
            <w:noProof/>
            <w:webHidden/>
          </w:rPr>
          <w:fldChar w:fldCharType="end"/>
        </w:r>
      </w:hyperlink>
    </w:p>
    <w:p w14:paraId="0F8E0340" w14:textId="77777777" w:rsidR="00100771" w:rsidRDefault="00693770">
      <w:pPr>
        <w:pStyle w:val="TableofFigures"/>
        <w:tabs>
          <w:tab w:val="right" w:leader="dot" w:pos="8630"/>
        </w:tabs>
        <w:rPr>
          <w:rFonts w:asciiTheme="minorHAnsi" w:hAnsiTheme="minorHAnsi"/>
          <w:noProof/>
          <w:sz w:val="22"/>
          <w:szCs w:val="22"/>
        </w:rPr>
      </w:pPr>
      <w:hyperlink w:anchor="_Toc364761514" w:history="1">
        <w:r w:rsidR="00100771" w:rsidRPr="00AF31DB">
          <w:rPr>
            <w:rStyle w:val="Hyperlink"/>
            <w:noProof/>
          </w:rPr>
          <w:t>Figure 0</w:t>
        </w:r>
        <w:r w:rsidR="00100771" w:rsidRPr="00AF31DB">
          <w:rPr>
            <w:rStyle w:val="Hyperlink"/>
            <w:noProof/>
          </w:rPr>
          <w:noBreakHyphen/>
          <w:t>3 Three Classes of piRNA-Generating Loci</w:t>
        </w:r>
        <w:r w:rsidR="00100771">
          <w:rPr>
            <w:noProof/>
            <w:webHidden/>
          </w:rPr>
          <w:tab/>
        </w:r>
        <w:r w:rsidR="00100771">
          <w:rPr>
            <w:noProof/>
            <w:webHidden/>
          </w:rPr>
          <w:fldChar w:fldCharType="begin"/>
        </w:r>
        <w:r w:rsidR="00100771">
          <w:rPr>
            <w:noProof/>
            <w:webHidden/>
          </w:rPr>
          <w:instrText xml:space="preserve"> PAGEREF _Toc364761514 \h </w:instrText>
        </w:r>
        <w:r w:rsidR="00100771">
          <w:rPr>
            <w:noProof/>
            <w:webHidden/>
          </w:rPr>
        </w:r>
        <w:r w:rsidR="00100771">
          <w:rPr>
            <w:noProof/>
            <w:webHidden/>
          </w:rPr>
          <w:fldChar w:fldCharType="separate"/>
        </w:r>
        <w:r w:rsidR="00213D57">
          <w:rPr>
            <w:noProof/>
            <w:webHidden/>
          </w:rPr>
          <w:t>19</w:t>
        </w:r>
        <w:r w:rsidR="00100771">
          <w:rPr>
            <w:noProof/>
            <w:webHidden/>
          </w:rPr>
          <w:fldChar w:fldCharType="end"/>
        </w:r>
      </w:hyperlink>
    </w:p>
    <w:p w14:paraId="561F56E6" w14:textId="77777777" w:rsidR="00100771" w:rsidRDefault="00693770">
      <w:pPr>
        <w:pStyle w:val="TableofFigures"/>
        <w:tabs>
          <w:tab w:val="right" w:leader="dot" w:pos="8630"/>
        </w:tabs>
        <w:rPr>
          <w:rFonts w:asciiTheme="minorHAnsi" w:hAnsiTheme="minorHAnsi"/>
          <w:noProof/>
          <w:sz w:val="22"/>
          <w:szCs w:val="22"/>
        </w:rPr>
      </w:pPr>
      <w:hyperlink w:anchor="_Toc364761515" w:history="1">
        <w:r w:rsidR="00100771" w:rsidRPr="00AF31DB">
          <w:rPr>
            <w:rStyle w:val="Hyperlink"/>
            <w:noProof/>
          </w:rPr>
          <w:t>Figure 0</w:t>
        </w:r>
        <w:r w:rsidR="00100771" w:rsidRPr="00AF31DB">
          <w:rPr>
            <w:rStyle w:val="Hyperlink"/>
            <w:noProof/>
          </w:rPr>
          <w:noBreakHyphen/>
          <w:t>4</w:t>
        </w:r>
        <w:r w:rsidR="00100771" w:rsidRPr="00AF31DB">
          <w:rPr>
            <w:rStyle w:val="Hyperlink"/>
            <w:rFonts w:ascii="Palatino" w:hAnsi="Palatino"/>
            <w:noProof/>
          </w:rPr>
          <w:t xml:space="preserve"> Pre-pachytene piRNAs Persist in Pachytene Spermatocytes</w:t>
        </w:r>
        <w:r w:rsidR="00100771">
          <w:rPr>
            <w:noProof/>
            <w:webHidden/>
          </w:rPr>
          <w:tab/>
        </w:r>
        <w:r w:rsidR="00100771">
          <w:rPr>
            <w:noProof/>
            <w:webHidden/>
          </w:rPr>
          <w:fldChar w:fldCharType="begin"/>
        </w:r>
        <w:r w:rsidR="00100771">
          <w:rPr>
            <w:noProof/>
            <w:webHidden/>
          </w:rPr>
          <w:instrText xml:space="preserve"> PAGEREF _Toc364761515 \h </w:instrText>
        </w:r>
        <w:r w:rsidR="00100771">
          <w:rPr>
            <w:noProof/>
            <w:webHidden/>
          </w:rPr>
        </w:r>
        <w:r w:rsidR="00100771">
          <w:rPr>
            <w:noProof/>
            <w:webHidden/>
          </w:rPr>
          <w:fldChar w:fldCharType="separate"/>
        </w:r>
        <w:r w:rsidR="00213D57">
          <w:rPr>
            <w:noProof/>
            <w:webHidden/>
          </w:rPr>
          <w:t>19</w:t>
        </w:r>
        <w:r w:rsidR="00100771">
          <w:rPr>
            <w:noProof/>
            <w:webHidden/>
          </w:rPr>
          <w:fldChar w:fldCharType="end"/>
        </w:r>
      </w:hyperlink>
    </w:p>
    <w:p w14:paraId="0B5590EF" w14:textId="77777777" w:rsidR="00100771" w:rsidRDefault="00693770">
      <w:pPr>
        <w:pStyle w:val="TableofFigures"/>
        <w:tabs>
          <w:tab w:val="right" w:leader="dot" w:pos="8630"/>
        </w:tabs>
        <w:rPr>
          <w:rFonts w:asciiTheme="minorHAnsi" w:hAnsiTheme="minorHAnsi"/>
          <w:noProof/>
          <w:sz w:val="22"/>
          <w:szCs w:val="22"/>
        </w:rPr>
      </w:pPr>
      <w:hyperlink w:anchor="_Toc364761516" w:history="1">
        <w:r w:rsidR="00100771" w:rsidRPr="00AF31DB">
          <w:rPr>
            <w:rStyle w:val="Hyperlink"/>
            <w:noProof/>
          </w:rPr>
          <w:t>Figure 0</w:t>
        </w:r>
        <w:r w:rsidR="00100771" w:rsidRPr="00AF31DB">
          <w:rPr>
            <w:rStyle w:val="Hyperlink"/>
            <w:noProof/>
          </w:rPr>
          <w:noBreakHyphen/>
          <w:t>5 Examples of Pachytene piRNA Genes</w:t>
        </w:r>
        <w:r w:rsidR="00100771">
          <w:rPr>
            <w:noProof/>
            <w:webHidden/>
          </w:rPr>
          <w:tab/>
        </w:r>
        <w:r w:rsidR="00100771">
          <w:rPr>
            <w:noProof/>
            <w:webHidden/>
          </w:rPr>
          <w:fldChar w:fldCharType="begin"/>
        </w:r>
        <w:r w:rsidR="00100771">
          <w:rPr>
            <w:noProof/>
            <w:webHidden/>
          </w:rPr>
          <w:instrText xml:space="preserve"> PAGEREF _Toc364761516 \h </w:instrText>
        </w:r>
        <w:r w:rsidR="00100771">
          <w:rPr>
            <w:noProof/>
            <w:webHidden/>
          </w:rPr>
        </w:r>
        <w:r w:rsidR="00100771">
          <w:rPr>
            <w:noProof/>
            <w:webHidden/>
          </w:rPr>
          <w:fldChar w:fldCharType="separate"/>
        </w:r>
        <w:r w:rsidR="00213D57">
          <w:rPr>
            <w:noProof/>
            <w:webHidden/>
          </w:rPr>
          <w:t>20</w:t>
        </w:r>
        <w:r w:rsidR="00100771">
          <w:rPr>
            <w:noProof/>
            <w:webHidden/>
          </w:rPr>
          <w:fldChar w:fldCharType="end"/>
        </w:r>
      </w:hyperlink>
    </w:p>
    <w:p w14:paraId="6CA5D4BF" w14:textId="77777777" w:rsidR="00100771" w:rsidRDefault="00693770">
      <w:pPr>
        <w:pStyle w:val="TableofFigures"/>
        <w:tabs>
          <w:tab w:val="right" w:leader="dot" w:pos="8630"/>
        </w:tabs>
        <w:rPr>
          <w:rFonts w:asciiTheme="minorHAnsi" w:hAnsiTheme="minorHAnsi"/>
          <w:noProof/>
          <w:sz w:val="22"/>
          <w:szCs w:val="22"/>
        </w:rPr>
      </w:pPr>
      <w:hyperlink w:anchor="_Toc364761517" w:history="1">
        <w:r w:rsidR="00100771" w:rsidRPr="00AF31DB">
          <w:rPr>
            <w:rStyle w:val="Hyperlink"/>
            <w:noProof/>
          </w:rPr>
          <w:t>Figure 0</w:t>
        </w:r>
        <w:r w:rsidR="00100771" w:rsidRPr="00AF31DB">
          <w:rPr>
            <w:rStyle w:val="Hyperlink"/>
            <w:noProof/>
          </w:rPr>
          <w:noBreakHyphen/>
          <w:t>6</w:t>
        </w:r>
        <w:r w:rsidR="00100771" w:rsidRPr="00AF31DB">
          <w:rPr>
            <w:rStyle w:val="Hyperlink"/>
            <w:rFonts w:ascii="Palatino" w:hAnsi="Palatino"/>
            <w:noProof/>
          </w:rPr>
          <w:t xml:space="preserve"> Examples of Pre-Pachytene piRNA Genes</w:t>
        </w:r>
        <w:r w:rsidR="00100771">
          <w:rPr>
            <w:noProof/>
            <w:webHidden/>
          </w:rPr>
          <w:tab/>
        </w:r>
        <w:r w:rsidR="00100771">
          <w:rPr>
            <w:noProof/>
            <w:webHidden/>
          </w:rPr>
          <w:fldChar w:fldCharType="begin"/>
        </w:r>
        <w:r w:rsidR="00100771">
          <w:rPr>
            <w:noProof/>
            <w:webHidden/>
          </w:rPr>
          <w:instrText xml:space="preserve"> PAGEREF _Toc364761517 \h </w:instrText>
        </w:r>
        <w:r w:rsidR="00100771">
          <w:rPr>
            <w:noProof/>
            <w:webHidden/>
          </w:rPr>
        </w:r>
        <w:r w:rsidR="00100771">
          <w:rPr>
            <w:noProof/>
            <w:webHidden/>
          </w:rPr>
          <w:fldChar w:fldCharType="separate"/>
        </w:r>
        <w:r w:rsidR="00213D57">
          <w:rPr>
            <w:noProof/>
            <w:webHidden/>
          </w:rPr>
          <w:t>20</w:t>
        </w:r>
        <w:r w:rsidR="00100771">
          <w:rPr>
            <w:noProof/>
            <w:webHidden/>
          </w:rPr>
          <w:fldChar w:fldCharType="end"/>
        </w:r>
      </w:hyperlink>
    </w:p>
    <w:p w14:paraId="30DF9EDF" w14:textId="77777777" w:rsidR="00100771" w:rsidRDefault="00693770">
      <w:pPr>
        <w:pStyle w:val="TableofFigures"/>
        <w:tabs>
          <w:tab w:val="right" w:leader="dot" w:pos="8630"/>
        </w:tabs>
        <w:rPr>
          <w:rFonts w:asciiTheme="minorHAnsi" w:hAnsiTheme="minorHAnsi"/>
          <w:noProof/>
          <w:sz w:val="22"/>
          <w:szCs w:val="22"/>
        </w:rPr>
      </w:pPr>
      <w:hyperlink w:anchor="_Toc364761518" w:history="1">
        <w:r w:rsidR="00100771" w:rsidRPr="00AF31DB">
          <w:rPr>
            <w:rStyle w:val="Hyperlink"/>
            <w:noProof/>
          </w:rPr>
          <w:t>Figure 0</w:t>
        </w:r>
        <w:r w:rsidR="00100771" w:rsidRPr="00AF31DB">
          <w:rPr>
            <w:rStyle w:val="Hyperlink"/>
            <w:noProof/>
          </w:rPr>
          <w:noBreakHyphen/>
          <w:t>7. A-MYB Binds the Promoters of Pachytene piRNA Genes</w:t>
        </w:r>
        <w:r w:rsidR="00100771">
          <w:rPr>
            <w:noProof/>
            <w:webHidden/>
          </w:rPr>
          <w:tab/>
        </w:r>
        <w:r w:rsidR="00100771">
          <w:rPr>
            <w:noProof/>
            <w:webHidden/>
          </w:rPr>
          <w:fldChar w:fldCharType="begin"/>
        </w:r>
        <w:r w:rsidR="00100771">
          <w:rPr>
            <w:noProof/>
            <w:webHidden/>
          </w:rPr>
          <w:instrText xml:space="preserve"> PAGEREF _Toc364761518 \h </w:instrText>
        </w:r>
        <w:r w:rsidR="00100771">
          <w:rPr>
            <w:noProof/>
            <w:webHidden/>
          </w:rPr>
        </w:r>
        <w:r w:rsidR="00100771">
          <w:rPr>
            <w:noProof/>
            <w:webHidden/>
          </w:rPr>
          <w:fldChar w:fldCharType="separate"/>
        </w:r>
        <w:r w:rsidR="00213D57">
          <w:rPr>
            <w:noProof/>
            <w:webHidden/>
          </w:rPr>
          <w:t>21</w:t>
        </w:r>
        <w:r w:rsidR="00100771">
          <w:rPr>
            <w:noProof/>
            <w:webHidden/>
          </w:rPr>
          <w:fldChar w:fldCharType="end"/>
        </w:r>
      </w:hyperlink>
    </w:p>
    <w:p w14:paraId="0DDE91AE" w14:textId="77777777" w:rsidR="00100771" w:rsidRDefault="00693770">
      <w:pPr>
        <w:pStyle w:val="TableofFigures"/>
        <w:tabs>
          <w:tab w:val="right" w:leader="dot" w:pos="8630"/>
        </w:tabs>
        <w:rPr>
          <w:rFonts w:asciiTheme="minorHAnsi" w:hAnsiTheme="minorHAnsi"/>
          <w:noProof/>
          <w:sz w:val="22"/>
          <w:szCs w:val="22"/>
        </w:rPr>
      </w:pPr>
      <w:hyperlink w:anchor="_Toc364761519" w:history="1">
        <w:r w:rsidR="00100771" w:rsidRPr="00AF31DB">
          <w:rPr>
            <w:rStyle w:val="Hyperlink"/>
            <w:noProof/>
          </w:rPr>
          <w:t>Figure 0</w:t>
        </w:r>
        <w:r w:rsidR="00100771" w:rsidRPr="00AF31DB">
          <w:rPr>
            <w:rStyle w:val="Hyperlink"/>
            <w:noProof/>
          </w:rPr>
          <w:noBreakHyphen/>
          <w:t>8</w:t>
        </w:r>
        <w:r w:rsidR="00100771" w:rsidRPr="00AF31DB">
          <w:rPr>
            <w:rStyle w:val="Hyperlink"/>
            <w:rFonts w:ascii="Palatino" w:hAnsi="Palatino"/>
            <w:noProof/>
          </w:rPr>
          <w:t xml:space="preserve"> ChIP-qPCR Confirms ChIP-seq Data</w:t>
        </w:r>
        <w:r w:rsidR="00100771">
          <w:rPr>
            <w:noProof/>
            <w:webHidden/>
          </w:rPr>
          <w:tab/>
        </w:r>
        <w:r w:rsidR="00100771">
          <w:rPr>
            <w:noProof/>
            <w:webHidden/>
          </w:rPr>
          <w:fldChar w:fldCharType="begin"/>
        </w:r>
        <w:r w:rsidR="00100771">
          <w:rPr>
            <w:noProof/>
            <w:webHidden/>
          </w:rPr>
          <w:instrText xml:space="preserve"> PAGEREF _Toc364761519 \h </w:instrText>
        </w:r>
        <w:r w:rsidR="00100771">
          <w:rPr>
            <w:noProof/>
            <w:webHidden/>
          </w:rPr>
        </w:r>
        <w:r w:rsidR="00100771">
          <w:rPr>
            <w:noProof/>
            <w:webHidden/>
          </w:rPr>
          <w:fldChar w:fldCharType="separate"/>
        </w:r>
        <w:r w:rsidR="00213D57">
          <w:rPr>
            <w:noProof/>
            <w:webHidden/>
          </w:rPr>
          <w:t>21</w:t>
        </w:r>
        <w:r w:rsidR="00100771">
          <w:rPr>
            <w:noProof/>
            <w:webHidden/>
          </w:rPr>
          <w:fldChar w:fldCharType="end"/>
        </w:r>
      </w:hyperlink>
    </w:p>
    <w:p w14:paraId="2E876A52" w14:textId="77777777" w:rsidR="00100771" w:rsidRDefault="00693770">
      <w:pPr>
        <w:pStyle w:val="TableofFigures"/>
        <w:tabs>
          <w:tab w:val="right" w:leader="dot" w:pos="8630"/>
        </w:tabs>
        <w:rPr>
          <w:rFonts w:asciiTheme="minorHAnsi" w:hAnsiTheme="minorHAnsi"/>
          <w:noProof/>
          <w:sz w:val="22"/>
          <w:szCs w:val="22"/>
        </w:rPr>
      </w:pPr>
      <w:hyperlink w:anchor="_Toc364761520" w:history="1">
        <w:r w:rsidR="00100771" w:rsidRPr="00AF31DB">
          <w:rPr>
            <w:rStyle w:val="Hyperlink"/>
            <w:noProof/>
          </w:rPr>
          <w:t>Figure 0</w:t>
        </w:r>
        <w:r w:rsidR="00100771" w:rsidRPr="00AF31DB">
          <w:rPr>
            <w:rStyle w:val="Hyperlink"/>
            <w:noProof/>
          </w:rPr>
          <w:noBreakHyphen/>
          <w:t xml:space="preserve">9 Change in piRNA Expression in A-Myb, </w:t>
        </w:r>
        <w:r w:rsidR="00100771" w:rsidRPr="00AF31DB">
          <w:rPr>
            <w:rStyle w:val="Hyperlink"/>
            <w:i/>
            <w:noProof/>
          </w:rPr>
          <w:t>Spo11</w:t>
        </w:r>
        <w:r w:rsidR="00100771" w:rsidRPr="00AF31DB">
          <w:rPr>
            <w:rStyle w:val="Hyperlink"/>
            <w:noProof/>
          </w:rPr>
          <w:t xml:space="preserve">, </w:t>
        </w:r>
        <w:r w:rsidR="00100771" w:rsidRPr="00AF31DB">
          <w:rPr>
            <w:rStyle w:val="Hyperlink"/>
            <w:i/>
            <w:noProof/>
          </w:rPr>
          <w:t>Mili, Tdrd6</w:t>
        </w:r>
        <w:r w:rsidR="00100771" w:rsidRPr="00AF31DB">
          <w:rPr>
            <w:rStyle w:val="Hyperlink"/>
            <w:noProof/>
          </w:rPr>
          <w:t xml:space="preserve">, and </w:t>
        </w:r>
        <w:r w:rsidR="00100771" w:rsidRPr="00AF31DB">
          <w:rPr>
            <w:rStyle w:val="Hyperlink"/>
            <w:i/>
            <w:noProof/>
          </w:rPr>
          <w:t>Tdrd9</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0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1C06A8C7" w14:textId="77777777" w:rsidR="00100771" w:rsidRDefault="00693770">
      <w:pPr>
        <w:pStyle w:val="TableofFigures"/>
        <w:tabs>
          <w:tab w:val="right" w:leader="dot" w:pos="8630"/>
        </w:tabs>
        <w:rPr>
          <w:rFonts w:asciiTheme="minorHAnsi" w:hAnsiTheme="minorHAnsi"/>
          <w:noProof/>
          <w:sz w:val="22"/>
          <w:szCs w:val="22"/>
        </w:rPr>
      </w:pPr>
      <w:hyperlink w:anchor="_Toc364761521" w:history="1">
        <w:r w:rsidR="00100771" w:rsidRPr="00AF31DB">
          <w:rPr>
            <w:rStyle w:val="Hyperlink"/>
            <w:noProof/>
          </w:rPr>
          <w:t>Figure 0</w:t>
        </w:r>
        <w:r w:rsidR="00100771" w:rsidRPr="00AF31DB">
          <w:rPr>
            <w:rStyle w:val="Hyperlink"/>
            <w:noProof/>
          </w:rPr>
          <w:noBreakHyphen/>
          <w:t>10 Examples of the Effect of the A-Myb Mutant on piRNA Expression</w:t>
        </w:r>
        <w:r w:rsidR="00100771">
          <w:rPr>
            <w:noProof/>
            <w:webHidden/>
          </w:rPr>
          <w:tab/>
        </w:r>
        <w:r w:rsidR="00100771">
          <w:rPr>
            <w:noProof/>
            <w:webHidden/>
          </w:rPr>
          <w:fldChar w:fldCharType="begin"/>
        </w:r>
        <w:r w:rsidR="00100771">
          <w:rPr>
            <w:noProof/>
            <w:webHidden/>
          </w:rPr>
          <w:instrText xml:space="preserve"> PAGEREF _Toc364761521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46859DBA" w14:textId="77777777" w:rsidR="00100771" w:rsidRDefault="00693770">
      <w:pPr>
        <w:pStyle w:val="TableofFigures"/>
        <w:tabs>
          <w:tab w:val="right" w:leader="dot" w:pos="8630"/>
        </w:tabs>
        <w:rPr>
          <w:rFonts w:asciiTheme="minorHAnsi" w:hAnsiTheme="minorHAnsi"/>
          <w:noProof/>
          <w:sz w:val="22"/>
          <w:szCs w:val="22"/>
        </w:rPr>
      </w:pPr>
      <w:hyperlink w:anchor="_Toc364761522" w:history="1">
        <w:r w:rsidR="00100771" w:rsidRPr="00AF31DB">
          <w:rPr>
            <w:rStyle w:val="Hyperlink"/>
            <w:noProof/>
          </w:rPr>
          <w:t>Figure 0</w:t>
        </w:r>
        <w:r w:rsidR="00100771" w:rsidRPr="00AF31DB">
          <w:rPr>
            <w:rStyle w:val="Hyperlink"/>
            <w:noProof/>
          </w:rPr>
          <w:noBreakHyphen/>
          <w:t xml:space="preserve">11 Pachytene piRNA Precursor Abundance in </w:t>
        </w:r>
        <w:r w:rsidR="00100771" w:rsidRPr="00AF31DB">
          <w:rPr>
            <w:rStyle w:val="Hyperlink"/>
            <w:i/>
            <w:noProof/>
          </w:rPr>
          <w:t>A-Myb</w:t>
        </w:r>
        <w:r w:rsidR="00100771" w:rsidRPr="00AF31DB">
          <w:rPr>
            <w:rStyle w:val="Hyperlink"/>
            <w:noProof/>
          </w:rPr>
          <w:t xml:space="preserve">, </w:t>
        </w:r>
        <w:r w:rsidR="00100771" w:rsidRPr="00AF31DB">
          <w:rPr>
            <w:rStyle w:val="Hyperlink"/>
            <w:i/>
            <w:noProof/>
          </w:rPr>
          <w:t>Miwi</w:t>
        </w:r>
        <w:r w:rsidR="00100771" w:rsidRPr="00AF31DB">
          <w:rPr>
            <w:rStyle w:val="Hyperlink"/>
            <w:noProof/>
          </w:rPr>
          <w:t xml:space="preserve">, and </w:t>
        </w:r>
        <w:r w:rsidR="00100771" w:rsidRPr="00AF31DB">
          <w:rPr>
            <w:rStyle w:val="Hyperlink"/>
            <w:i/>
            <w:noProof/>
          </w:rPr>
          <w:t>Trip13</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2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0F00D4B2" w14:textId="77777777" w:rsidR="00100771" w:rsidRDefault="00693770">
      <w:pPr>
        <w:pStyle w:val="TableofFigures"/>
        <w:tabs>
          <w:tab w:val="right" w:leader="dot" w:pos="8630"/>
        </w:tabs>
        <w:rPr>
          <w:rFonts w:asciiTheme="minorHAnsi" w:hAnsiTheme="minorHAnsi"/>
          <w:noProof/>
          <w:sz w:val="22"/>
          <w:szCs w:val="22"/>
        </w:rPr>
      </w:pPr>
      <w:hyperlink w:anchor="_Toc364761523" w:history="1">
        <w:r w:rsidR="00100771" w:rsidRPr="00AF31DB">
          <w:rPr>
            <w:rStyle w:val="Hyperlink"/>
            <w:noProof/>
          </w:rPr>
          <w:t>Figure 0</w:t>
        </w:r>
        <w:r w:rsidR="00100771" w:rsidRPr="00AF31DB">
          <w:rPr>
            <w:rStyle w:val="Hyperlink"/>
            <w:noProof/>
          </w:rPr>
          <w:noBreakHyphen/>
          <w:t>12 A-MYB Regulates Expression of mRNAs Encoding piRNA Pathway Proteins</w:t>
        </w:r>
        <w:r w:rsidR="00100771">
          <w:rPr>
            <w:noProof/>
            <w:webHidden/>
          </w:rPr>
          <w:tab/>
        </w:r>
        <w:r w:rsidR="00100771">
          <w:rPr>
            <w:noProof/>
            <w:webHidden/>
          </w:rPr>
          <w:fldChar w:fldCharType="begin"/>
        </w:r>
        <w:r w:rsidR="00100771">
          <w:rPr>
            <w:noProof/>
            <w:webHidden/>
          </w:rPr>
          <w:instrText xml:space="preserve"> PAGEREF _Toc364761523 \h </w:instrText>
        </w:r>
        <w:r w:rsidR="00100771">
          <w:rPr>
            <w:noProof/>
            <w:webHidden/>
          </w:rPr>
        </w:r>
        <w:r w:rsidR="00100771">
          <w:rPr>
            <w:noProof/>
            <w:webHidden/>
          </w:rPr>
          <w:fldChar w:fldCharType="separate"/>
        </w:r>
        <w:r w:rsidR="00213D57">
          <w:rPr>
            <w:noProof/>
            <w:webHidden/>
          </w:rPr>
          <w:t>23</w:t>
        </w:r>
        <w:r w:rsidR="00100771">
          <w:rPr>
            <w:noProof/>
            <w:webHidden/>
          </w:rPr>
          <w:fldChar w:fldCharType="end"/>
        </w:r>
      </w:hyperlink>
    </w:p>
    <w:p w14:paraId="2DEC6843" w14:textId="77777777" w:rsidR="00100771" w:rsidRDefault="00693770">
      <w:pPr>
        <w:pStyle w:val="TableofFigures"/>
        <w:tabs>
          <w:tab w:val="right" w:leader="dot" w:pos="8630"/>
        </w:tabs>
        <w:rPr>
          <w:rFonts w:asciiTheme="minorHAnsi" w:hAnsiTheme="minorHAnsi"/>
          <w:noProof/>
          <w:sz w:val="22"/>
          <w:szCs w:val="22"/>
        </w:rPr>
      </w:pPr>
      <w:hyperlink w:anchor="_Toc364761524" w:history="1">
        <w:r w:rsidR="00100771" w:rsidRPr="00AF31DB">
          <w:rPr>
            <w:rStyle w:val="Hyperlink"/>
            <w:noProof/>
          </w:rPr>
          <w:t>Figure 0</w:t>
        </w:r>
        <w:r w:rsidR="00100771" w:rsidRPr="00AF31DB">
          <w:rPr>
            <w:rStyle w:val="Hyperlink"/>
            <w:noProof/>
          </w:rPr>
          <w:noBreakHyphen/>
          <w:t>13. A-Myb mutants, but Not Miwi Mutants, Change the Expression of RNA Silencing Pathway Genes</w:t>
        </w:r>
        <w:r w:rsidR="00100771">
          <w:rPr>
            <w:noProof/>
            <w:webHidden/>
          </w:rPr>
          <w:tab/>
        </w:r>
        <w:r w:rsidR="00100771">
          <w:rPr>
            <w:noProof/>
            <w:webHidden/>
          </w:rPr>
          <w:fldChar w:fldCharType="begin"/>
        </w:r>
        <w:r w:rsidR="00100771">
          <w:rPr>
            <w:noProof/>
            <w:webHidden/>
          </w:rPr>
          <w:instrText xml:space="preserve"> PAGEREF _Toc364761524 \h </w:instrText>
        </w:r>
        <w:r w:rsidR="00100771">
          <w:rPr>
            <w:noProof/>
            <w:webHidden/>
          </w:rPr>
        </w:r>
        <w:r w:rsidR="00100771">
          <w:rPr>
            <w:noProof/>
            <w:webHidden/>
          </w:rPr>
          <w:fldChar w:fldCharType="separate"/>
        </w:r>
        <w:r w:rsidR="00213D57">
          <w:rPr>
            <w:noProof/>
            <w:webHidden/>
          </w:rPr>
          <w:t>23</w:t>
        </w:r>
        <w:r w:rsidR="00100771">
          <w:rPr>
            <w:noProof/>
            <w:webHidden/>
          </w:rPr>
          <w:fldChar w:fldCharType="end"/>
        </w:r>
      </w:hyperlink>
    </w:p>
    <w:p w14:paraId="6168A3A3" w14:textId="77777777" w:rsidR="00100771" w:rsidRDefault="00693770">
      <w:pPr>
        <w:pStyle w:val="TableofFigures"/>
        <w:tabs>
          <w:tab w:val="right" w:leader="dot" w:pos="8630"/>
        </w:tabs>
        <w:rPr>
          <w:rFonts w:asciiTheme="minorHAnsi" w:hAnsiTheme="minorHAnsi"/>
          <w:noProof/>
          <w:sz w:val="22"/>
          <w:szCs w:val="22"/>
        </w:rPr>
      </w:pPr>
      <w:hyperlink w:anchor="_Toc364761525" w:history="1">
        <w:r w:rsidR="00100771" w:rsidRPr="00AF31DB">
          <w:rPr>
            <w:rStyle w:val="Hyperlink"/>
            <w:noProof/>
          </w:rPr>
          <w:t>Figure 0</w:t>
        </w:r>
        <w:r w:rsidR="00100771" w:rsidRPr="00AF31DB">
          <w:rPr>
            <w:rStyle w:val="Hyperlink"/>
            <w:noProof/>
          </w:rPr>
          <w:noBreakHyphen/>
          <w:t>14 Feed-Forward Regulation of piRNA Biogenesis by A-MYB is Conserved in Rooster</w:t>
        </w:r>
        <w:r w:rsidR="00100771">
          <w:rPr>
            <w:noProof/>
            <w:webHidden/>
          </w:rPr>
          <w:tab/>
        </w:r>
        <w:r w:rsidR="00100771">
          <w:rPr>
            <w:noProof/>
            <w:webHidden/>
          </w:rPr>
          <w:fldChar w:fldCharType="begin"/>
        </w:r>
        <w:r w:rsidR="00100771">
          <w:rPr>
            <w:noProof/>
            <w:webHidden/>
          </w:rPr>
          <w:instrText xml:space="preserve"> PAGEREF _Toc364761525 \h </w:instrText>
        </w:r>
        <w:r w:rsidR="00100771">
          <w:rPr>
            <w:noProof/>
            <w:webHidden/>
          </w:rPr>
        </w:r>
        <w:r w:rsidR="00100771">
          <w:rPr>
            <w:noProof/>
            <w:webHidden/>
          </w:rPr>
          <w:fldChar w:fldCharType="separate"/>
        </w:r>
        <w:r w:rsidR="00213D57">
          <w:rPr>
            <w:noProof/>
            <w:webHidden/>
          </w:rPr>
          <w:t>24</w:t>
        </w:r>
        <w:r w:rsidR="00100771">
          <w:rPr>
            <w:noProof/>
            <w:webHidden/>
          </w:rPr>
          <w:fldChar w:fldCharType="end"/>
        </w:r>
      </w:hyperlink>
    </w:p>
    <w:p w14:paraId="065A8121" w14:textId="77777777" w:rsidR="00100771" w:rsidRDefault="00693770">
      <w:pPr>
        <w:pStyle w:val="TableofFigures"/>
        <w:tabs>
          <w:tab w:val="right" w:leader="dot" w:pos="8630"/>
        </w:tabs>
        <w:rPr>
          <w:rFonts w:asciiTheme="minorHAnsi" w:hAnsiTheme="minorHAnsi"/>
          <w:noProof/>
          <w:sz w:val="22"/>
          <w:szCs w:val="22"/>
        </w:rPr>
      </w:pPr>
      <w:hyperlink w:anchor="_Toc364761526" w:history="1">
        <w:r w:rsidR="00100771" w:rsidRPr="00AF31DB">
          <w:rPr>
            <w:rStyle w:val="Hyperlink"/>
            <w:noProof/>
          </w:rPr>
          <w:t>Figure 0</w:t>
        </w:r>
        <w:r w:rsidR="00100771" w:rsidRPr="00AF31DB">
          <w:rPr>
            <w:rStyle w:val="Hyperlink"/>
            <w:noProof/>
          </w:rPr>
          <w:noBreakHyphen/>
          <w:t>15. Genomic Locations of piRNA Clusters in the Rooster (</w:t>
        </w:r>
        <w:r w:rsidR="00100771" w:rsidRPr="00AF31DB">
          <w:rPr>
            <w:rStyle w:val="Hyperlink"/>
            <w:i/>
            <w:noProof/>
          </w:rPr>
          <w:t xml:space="preserve">Gallus gallus) </w:t>
        </w:r>
        <w:r w:rsidR="00100771" w:rsidRPr="00AF31DB">
          <w:rPr>
            <w:rStyle w:val="Hyperlink"/>
            <w:noProof/>
          </w:rPr>
          <w:t>Testis.</w:t>
        </w:r>
        <w:r w:rsidR="00100771">
          <w:rPr>
            <w:noProof/>
            <w:webHidden/>
          </w:rPr>
          <w:tab/>
        </w:r>
        <w:r w:rsidR="00100771">
          <w:rPr>
            <w:noProof/>
            <w:webHidden/>
          </w:rPr>
          <w:fldChar w:fldCharType="begin"/>
        </w:r>
        <w:r w:rsidR="00100771">
          <w:rPr>
            <w:noProof/>
            <w:webHidden/>
          </w:rPr>
          <w:instrText xml:space="preserve"> PAGEREF _Toc364761526 \h </w:instrText>
        </w:r>
        <w:r w:rsidR="00100771">
          <w:rPr>
            <w:noProof/>
            <w:webHidden/>
          </w:rPr>
        </w:r>
        <w:r w:rsidR="00100771">
          <w:rPr>
            <w:noProof/>
            <w:webHidden/>
          </w:rPr>
          <w:fldChar w:fldCharType="separate"/>
        </w:r>
        <w:r w:rsidR="00213D57">
          <w:rPr>
            <w:noProof/>
            <w:webHidden/>
          </w:rPr>
          <w:t>25</w:t>
        </w:r>
        <w:r w:rsidR="00100771">
          <w:rPr>
            <w:noProof/>
            <w:webHidden/>
          </w:rPr>
          <w:fldChar w:fldCharType="end"/>
        </w:r>
      </w:hyperlink>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fldChar w:fldCharType="end"/>
      </w:r>
      <w:r w:rsidR="00FF0906">
        <w:br w:type="page"/>
      </w:r>
    </w:p>
    <w:p w14:paraId="3738B783" w14:textId="77777777" w:rsidR="00C121DB" w:rsidRDefault="00C121DB" w:rsidP="00C121DB">
      <w:pPr>
        <w:pStyle w:val="Heading2"/>
      </w:pPr>
      <w:bookmarkStart w:id="26" w:name="_Toc237332396"/>
      <w:bookmarkStart w:id="27" w:name="_Toc364687501"/>
      <w:bookmarkStart w:id="28" w:name="_Toc364713205"/>
      <w:r w:rsidRPr="00C121DB">
        <w:t>List of Symbols, Abbreviations or Nomenclature (optional)</w:t>
      </w:r>
      <w:bookmarkEnd w:id="26"/>
      <w:bookmarkEnd w:id="27"/>
      <w:bookmarkEnd w:id="28"/>
    </w:p>
    <w:p w14:paraId="2898D732" w14:textId="43E7D93D" w:rsidR="009C29C8" w:rsidRPr="009C29C8" w:rsidRDefault="009C29C8" w:rsidP="009C29C8">
      <w:pPr>
        <w:pStyle w:val="Heading3"/>
      </w:pPr>
      <w:bookmarkStart w:id="29" w:name="_Abbreviations"/>
      <w:bookmarkStart w:id="30" w:name="_Toc364687502"/>
      <w:bookmarkEnd w:id="29"/>
      <w:r w:rsidRPr="00C121DB">
        <w:t>Abbreviations</w:t>
      </w:r>
      <w:bookmarkEnd w:id="30"/>
    </w:p>
    <w:tbl>
      <w:tblPr>
        <w:tblStyle w:val="TableGrid"/>
        <w:tblW w:w="0" w:type="auto"/>
        <w:tblLook w:val="04A0" w:firstRow="1" w:lastRow="0" w:firstColumn="1" w:lastColumn="0" w:noHBand="0" w:noVBand="1"/>
      </w:tblPr>
      <w:tblGrid>
        <w:gridCol w:w="2358"/>
        <w:gridCol w:w="6498"/>
      </w:tblGrid>
      <w:tr w:rsidR="005529D4" w14:paraId="14A34512" w14:textId="77777777" w:rsidTr="009C29C8">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9C29C8">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9C29C8">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9C29C8">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9C29C8">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9C29C8">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DC2FE4">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DC2FE4">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proofErr w:type="gramStart"/>
            <w:r>
              <w:t>bp</w:t>
            </w:r>
            <w:proofErr w:type="spellEnd"/>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9C29C8">
        <w:tc>
          <w:tcPr>
            <w:tcW w:w="2358" w:type="dxa"/>
            <w:tcBorders>
              <w:top w:val="single" w:sz="2" w:space="0" w:color="auto"/>
            </w:tcBorders>
          </w:tcPr>
          <w:p w14:paraId="6B032220" w14:textId="77777777" w:rsidR="00DC2FE4" w:rsidRDefault="00DC2FE4" w:rsidP="00FF0906">
            <w:pPr>
              <w:spacing w:line="240" w:lineRule="auto"/>
            </w:pPr>
          </w:p>
        </w:tc>
        <w:tc>
          <w:tcPr>
            <w:tcW w:w="6498" w:type="dxa"/>
          </w:tcPr>
          <w:p w14:paraId="7241217B" w14:textId="77777777" w:rsidR="00DC2FE4" w:rsidRDefault="00DC2FE4"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1" w:name="_Toc364687503"/>
      <w:r w:rsidRPr="00C121DB">
        <w:t>Symbols</w:t>
      </w:r>
      <w:bookmarkEnd w:id="31"/>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4236895A" w:rsidR="009C29C8" w:rsidRPr="009C29C8" w:rsidRDefault="009272B0" w:rsidP="00383C04">
            <w:proofErr w:type="gramStart"/>
            <w:r>
              <w:t>micro</w:t>
            </w:r>
            <w:proofErr w:type="gramEnd"/>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2" w:name="_Definitions"/>
      <w:bookmarkStart w:id="33" w:name="_Toc364687504"/>
      <w:bookmarkEnd w:id="32"/>
      <w:r>
        <w:t>Definitions</w:t>
      </w:r>
      <w:bookmarkEnd w:id="33"/>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28D77FF6"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Boysen, Wang, &amp; Hood, 1995)" }, "properties" : { "noteIndex" : 0 }, "schema" : "https://github.com/citation-style-language/schema/raw/master/csl-citation.json" }</w:instrText>
            </w:r>
            <w:r>
              <w:fldChar w:fldCharType="separate"/>
            </w:r>
            <w:r w:rsidRPr="00115508">
              <w:rPr>
                <w:noProof/>
              </w:rPr>
              <w:t>(Roach, Boysen, Wang, &amp; Hood,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w:t>
            </w:r>
            <w:proofErr w:type="spellStart"/>
            <w:r w:rsidR="00912A8E">
              <w:t>contig</w:t>
            </w:r>
            <w:proofErr w:type="spellEnd"/>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4" w:name="_Toc237332397"/>
      <w:bookmarkStart w:id="35" w:name="_Toc364687505"/>
      <w:bookmarkStart w:id="36" w:name="_Toc364713206"/>
      <w:r w:rsidRPr="00C121DB">
        <w:t>Preface</w:t>
      </w:r>
      <w:bookmarkEnd w:id="34"/>
      <w:bookmarkEnd w:id="35"/>
      <w:bookmarkEnd w:id="36"/>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AC1908A"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 xml:space="preserve">: </w:t>
      </w:r>
      <w:r w:rsidR="00D55552">
        <w:t xml:space="preserve"> </w:t>
      </w:r>
    </w:p>
    <w:p w14:paraId="0A4A9D18" w14:textId="2F306B90" w:rsidR="00C121DB" w:rsidRPr="00C121DB" w:rsidRDefault="00C121DB" w:rsidP="00E22E79">
      <w:pPr>
        <w:pStyle w:val="Heading1"/>
      </w:pPr>
      <w:bookmarkStart w:id="37" w:name="_Toc237332398"/>
      <w:bookmarkStart w:id="38" w:name="_Toc364687506"/>
      <w:bookmarkStart w:id="39" w:name="_Toc364713207"/>
      <w:r>
        <w:t>Body Matter</w:t>
      </w:r>
      <w:bookmarkEnd w:id="37"/>
      <w:bookmarkEnd w:id="38"/>
      <w:bookmarkEnd w:id="39"/>
    </w:p>
    <w:p w14:paraId="2108E0B2" w14:textId="1D2F550A" w:rsidR="00D55552" w:rsidRDefault="004754D1" w:rsidP="00D419F5">
      <w:pPr>
        <w:pStyle w:val="Headings-02-Major-Thesis-Sections"/>
      </w:pPr>
      <w:bookmarkStart w:id="40" w:name="_Toc364687507"/>
      <w:bookmarkStart w:id="41" w:name="_Toc364713208"/>
      <w:r>
        <w:t>Introduction</w:t>
      </w:r>
      <w:bookmarkEnd w:id="40"/>
      <w:bookmarkEnd w:id="41"/>
    </w:p>
    <w:p w14:paraId="372AD184" w14:textId="3D8AC76A" w:rsidR="004754D1" w:rsidRDefault="007F242F" w:rsidP="00D55552">
      <w:pPr>
        <w:pStyle w:val="Heading4"/>
      </w:pPr>
      <w:r>
        <w:t>Motivation</w:t>
      </w:r>
    </w:p>
    <w:p w14:paraId="5C446ADE" w14:textId="4822EF11" w:rsidR="000642F4" w:rsidRPr="000642F4" w:rsidRDefault="000642F4" w:rsidP="00B473B9">
      <w:pPr>
        <w:pStyle w:val="ThesisNormalCompressed"/>
        <w:rPr>
          <w:rFonts w:ascii="Times New Roman" w:hAnsi="Times New Roman" w:cs="Times New Roman"/>
        </w:rPr>
      </w:pPr>
      <w:r w:rsidRPr="000642F4">
        <w:t>High</w:t>
      </w:r>
      <w:r>
        <w:t xml:space="preserve"> </w:t>
      </w:r>
      <w:r w:rsidRPr="000642F4">
        <w:t xml:space="preserve">school </w:t>
      </w:r>
      <w:r w:rsidR="00C35F24">
        <w:t xml:space="preserve">biology class </w:t>
      </w:r>
      <w:r w:rsidRPr="000642F4">
        <w:t>is where I f</w:t>
      </w:r>
      <w:r w:rsidR="00C35F24">
        <w:t>irst learned about how 'genes'—the things</w:t>
      </w:r>
      <w:r w:rsidRPr="000642F4">
        <w:t xml:space="preserve"> which I alw</w:t>
      </w:r>
      <w:r w:rsidR="00C35F24">
        <w:t>ays heard everything was 'in' —</w:t>
      </w:r>
      <w:r w:rsidRPr="000642F4">
        <w:t xml:space="preserve">actually worked. </w:t>
      </w:r>
      <w:r w:rsidR="00C35F24">
        <w:t xml:space="preserve">There was a picture of two </w:t>
      </w:r>
      <w:r w:rsidR="0007698F" w:rsidRPr="000642F4">
        <w:t>squiggly</w:t>
      </w:r>
      <w:r w:rsidRPr="000642F4">
        <w:t xml:space="preserve"> line</w:t>
      </w:r>
      <w:r w:rsidR="00C35F24">
        <w:t xml:space="preserve">s (DNA) </w:t>
      </w:r>
      <w:proofErr w:type="gramStart"/>
      <w:r w:rsidR="00C35F24">
        <w:t xml:space="preserve">with </w:t>
      </w:r>
      <w:r w:rsidRPr="000642F4">
        <w:t xml:space="preserve"> </w:t>
      </w:r>
      <w:r w:rsidR="00C35F24">
        <w:t>a</w:t>
      </w:r>
      <w:proofErr w:type="gramEnd"/>
      <w:r w:rsidR="00C35F24">
        <w:t xml:space="preserve"> third squiggly line coming off them </w:t>
      </w:r>
      <w:r w:rsidRPr="000642F4">
        <w:t xml:space="preserve">called mRNA. </w:t>
      </w:r>
      <w:r w:rsidR="00C35F24">
        <w:t>The mRNA</w:t>
      </w:r>
      <w:r w:rsidRPr="000642F4">
        <w:t xml:space="preserve"> line was </w:t>
      </w:r>
      <w:r w:rsidR="00C35F24">
        <w:t>decorated</w:t>
      </w:r>
      <w:r w:rsidRPr="000642F4">
        <w:t xml:space="preserve"> </w:t>
      </w:r>
      <w:r w:rsidR="00C35F24">
        <w:t>with</w:t>
      </w:r>
      <w:r w:rsidRPr="000642F4">
        <w:t xml:space="preserve"> </w:t>
      </w:r>
      <w:r w:rsidR="00C35F24">
        <w:t>rectangles</w:t>
      </w:r>
      <w:r w:rsidRPr="000642F4">
        <w:t xml:space="preserve"> marked exons. </w:t>
      </w:r>
      <w:r w:rsidR="00C35F24">
        <w:t xml:space="preserve">In a different part of the page, the </w:t>
      </w:r>
      <w:r w:rsidRPr="000642F4">
        <w:t>mRNA</w:t>
      </w:r>
      <w:r w:rsidR="00C35F24">
        <w:t xml:space="preserve"> line was covered by blobs called ribosomes, and was busy being translated into protein.  Apparently this processes made the proteins, which, </w:t>
      </w:r>
      <w:r w:rsidRPr="000642F4">
        <w:t xml:space="preserve">along with </w:t>
      </w:r>
      <w:r w:rsidR="007452F3" w:rsidRPr="000642F4">
        <w:t>good</w:t>
      </w:r>
      <w:r w:rsidRPr="000642F4">
        <w:t xml:space="preserve"> part water, is what I was</w:t>
      </w:r>
      <w:r w:rsidR="00C35F24">
        <w:t xml:space="preserve"> essentially</w:t>
      </w:r>
      <w:r w:rsidRPr="000642F4">
        <w:t xml:space="preserve"> made of.  </w:t>
      </w:r>
      <w:r w:rsidR="00C35F24">
        <w:t>Seem pretty simple and worked out. However, a</w:t>
      </w:r>
      <w:r w:rsidRPr="000642F4">
        <w:t xml:space="preserve"> </w:t>
      </w:r>
      <w:r w:rsidR="00C35F24">
        <w:t xml:space="preserve">small note </w:t>
      </w:r>
      <w:r w:rsidRPr="000642F4">
        <w:t xml:space="preserve">on the page drew my eye. It pointed to one of the exon boxes and said 'alternative splicing.'  What's this?  The arrangement of the </w:t>
      </w:r>
      <w:r w:rsidR="00C35F24">
        <w:t>rectangles/</w:t>
      </w:r>
      <w:r w:rsidRPr="000642F4">
        <w:t xml:space="preserve">exons is not set in stone? It was around this time that the human genome was being </w:t>
      </w:r>
      <w:r w:rsidR="007452F3" w:rsidRPr="000642F4">
        <w:t>finalized</w:t>
      </w:r>
      <w:r w:rsidR="00C35F24">
        <w:t xml:space="preserve">, and the preliminary poster on the wall said our genome contained </w:t>
      </w:r>
      <w:r w:rsidR="007452F3" w:rsidRPr="000642F4">
        <w:t>something</w:t>
      </w:r>
      <w:r w:rsidRPr="000642F4">
        <w:t xml:space="preserve"> like </w:t>
      </w:r>
      <w:r w:rsidR="00C35F24">
        <w:t xml:space="preserve">30 thousand genes.  </w:t>
      </w:r>
      <w:r w:rsidRPr="000642F4">
        <w:t> The implication struck me immediately.  If these boxes could be alternatively arranged, then the possibilities of unique mRNA molecules is staggering!  </w:t>
      </w:r>
      <w:proofErr w:type="gramStart"/>
      <w:r w:rsidRPr="000642F4">
        <w:t xml:space="preserve">Far more then the </w:t>
      </w:r>
      <w:r w:rsidR="00C35F24">
        <w:t>3</w:t>
      </w:r>
      <w:r w:rsidRPr="000642F4">
        <w:t xml:space="preserve">0K genes </w:t>
      </w:r>
      <w:r w:rsidR="00C35F24">
        <w:t>advertised on the poster.</w:t>
      </w:r>
      <w:proofErr w:type="gramEnd"/>
      <w:r w:rsidR="00C35F24">
        <w:t xml:space="preserve">  Quickly s</w:t>
      </w:r>
      <w:r w:rsidRPr="000642F4">
        <w:t xml:space="preserve">omething that also made sense </w:t>
      </w:r>
      <w:r w:rsidR="00C35F24">
        <w:t xml:space="preserve">popped to mind —this </w:t>
      </w:r>
      <w:r w:rsidR="00C35F24">
        <w:rPr>
          <w:i/>
        </w:rPr>
        <w:t>must</w:t>
      </w:r>
      <w:r w:rsidRPr="000642F4">
        <w:t xml:space="preserve"> be the reason why humans are so much more advanced then everything else our</w:t>
      </w:r>
      <w:r w:rsidR="00C35F24">
        <w:t>—mRNAs are alternatively spliced.</w:t>
      </w:r>
    </w:p>
    <w:p w14:paraId="47C4BBC3" w14:textId="0C20D83A" w:rsidR="000642F4" w:rsidRPr="000642F4" w:rsidRDefault="00C35F24" w:rsidP="00B473B9">
      <w:pPr>
        <w:pStyle w:val="ThesisNormalCompressed"/>
      </w:pPr>
      <w:r>
        <w:t xml:space="preserve">Those thoughts were </w:t>
      </w:r>
      <w:r w:rsidR="000642F4" w:rsidRPr="000642F4">
        <w:t>1</w:t>
      </w:r>
      <w:r>
        <w:t>5</w:t>
      </w:r>
      <w:r w:rsidR="000642F4" w:rsidRPr="000642F4">
        <w:t xml:space="preserve"> years before I found myself development a methodology that would greatly assist in the routine measurement of mRNAs that are alternatively spliced.  Strange to think that I was </w:t>
      </w:r>
      <w:r>
        <w:t xml:space="preserve">immediately </w:t>
      </w:r>
      <w:r w:rsidR="000642F4" w:rsidRPr="000642F4">
        <w:t xml:space="preserve">amazed with </w:t>
      </w:r>
      <w:r>
        <w:t xml:space="preserve">a </w:t>
      </w:r>
      <w:r w:rsidR="000642F4" w:rsidRPr="000642F4">
        <w:t>biological process I would go on to study</w:t>
      </w:r>
      <w:r>
        <w:t xml:space="preserve"> after</w:t>
      </w:r>
      <w:r w:rsidR="000642F4" w:rsidRPr="000642F4">
        <w:t xml:space="preserve">.  I was </w:t>
      </w:r>
      <w:r w:rsidRPr="000642F4">
        <w:t>similarly</w:t>
      </w:r>
      <w:r w:rsidR="000642F4" w:rsidRPr="000642F4">
        <w:t xml:space="preserve"> amazed to learn about </w:t>
      </w:r>
      <w:r>
        <w:t>S</w:t>
      </w:r>
      <w:r w:rsidR="000642F4" w:rsidRPr="000642F4">
        <w:t>anger sequencing - it seemed so elegant to me.  </w:t>
      </w:r>
      <w:r>
        <w:t xml:space="preserve">Fitting that another major aspect of my PhD work was learning and exploring High-throughput sequencing technologies. </w:t>
      </w:r>
    </w:p>
    <w:p w14:paraId="200BA219" w14:textId="02B16616" w:rsidR="001E6179" w:rsidRDefault="00595D92" w:rsidP="00C61FEB">
      <w:pPr>
        <w:pStyle w:val="Heading4"/>
        <w:rPr>
          <w:rFonts w:cs="Arial"/>
        </w:rPr>
      </w:pPr>
      <w:r>
        <w:t>Sequencing history</w:t>
      </w:r>
    </w:p>
    <w:p w14:paraId="02D18CF0" w14:textId="653B1F9C"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t>Soon after it was realized that DNA is the source of genetic information in all living organisms</w:t>
      </w:r>
      <w:r w:rsidR="00CC4882">
        <w:rPr>
          <w:rFonts w:cs="Arial"/>
        </w:rPr>
        <w:fldChar w:fldCharType="begin" w:fldLock="1"/>
      </w:r>
      <w:r w:rsidR="006D7B9C">
        <w:rPr>
          <w:rFonts w:cs="Arial"/>
        </w:rPr>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mp; Crick, 1953)" }, "properties" : { "noteIndex" : 0 }, "schema" : "https://github.com/citation-style-language/schema/raw/master/csl-citation.json" }</w:instrText>
      </w:r>
      <w:r w:rsidR="00CC4882">
        <w:rPr>
          <w:rFonts w:cs="Arial"/>
        </w:rPr>
        <w:fldChar w:fldCharType="separate"/>
      </w:r>
      <w:r w:rsidR="00D85B5C" w:rsidRPr="00D85B5C">
        <w:rPr>
          <w:rFonts w:cs="Arial"/>
          <w:noProof/>
        </w:rPr>
        <w:t>(Watson &amp; Crick, 1953)</w:t>
      </w:r>
      <w:r w:rsidR="00CC4882">
        <w:rPr>
          <w:rFonts w:cs="Arial"/>
        </w:rPr>
        <w:fldChar w:fldCharType="end"/>
      </w:r>
      <w:r>
        <w:rPr>
          <w:rFonts w:cs="Arial"/>
        </w:rPr>
        <w:t>, and the ‘pretty’ and ‘elegant’ arrangement of complementary, antiparallel DNA strands was known</w:t>
      </w:r>
      <w:r w:rsidR="00CC4882">
        <w:rPr>
          <w:rFonts w:cs="Arial"/>
        </w:rPr>
        <w:t xml:space="preserve"> </w:t>
      </w:r>
      <w:r w:rsidR="00CC4882">
        <w:rPr>
          <w:rFonts w:cs="Arial"/>
        </w:rPr>
        <w:fldChar w:fldCharType="begin" w:fldLock="1"/>
      </w:r>
      <w:r w:rsidR="006D7B9C">
        <w:rPr>
          <w:rFonts w:cs="Arial"/>
        </w:rPr>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mp; Witkowski, 2012)" }, "properties" : { "noteIndex" : 0 }, "schema" : "https://github.com/citation-style-language/schema/raw/master/csl-citation.json" }</w:instrText>
      </w:r>
      <w:r w:rsidR="00CC4882">
        <w:rPr>
          <w:rFonts w:cs="Arial"/>
        </w:rPr>
        <w:fldChar w:fldCharType="separate"/>
      </w:r>
      <w:r w:rsidR="00D85B5C" w:rsidRPr="00D85B5C">
        <w:rPr>
          <w:rFonts w:cs="Arial"/>
          <w:noProof/>
        </w:rPr>
        <w:t>(Watson, Gann, &amp; Witkowski, 2012)</w:t>
      </w:r>
      <w:r w:rsidR="00CC4882">
        <w:rPr>
          <w:rFonts w:cs="Arial"/>
        </w:rPr>
        <w:fldChar w:fldCharType="end"/>
      </w:r>
      <w:r>
        <w:rPr>
          <w:rFonts w:cs="Arial"/>
        </w:rPr>
        <w:t xml:space="preserve">, the ability to determine the specific arrangement, or ‘sequence’ of nucleotide bases in a given length of DNA was seen as a critical missing piece of technology.  It took </w:t>
      </w:r>
      <w:r w:rsidR="00772548">
        <w:rPr>
          <w:rFonts w:cs="Arial"/>
        </w:rPr>
        <w:t>25</w:t>
      </w:r>
      <w:r>
        <w:rPr>
          <w:rFonts w:cs="Arial"/>
        </w:rPr>
        <w:t xml:space="preserve"> years after the nature of DNA’s architecture for the ability to ‘</w:t>
      </w:r>
      <w:hyperlink w:anchor="_Definitions" w:history="1">
        <w:r w:rsidRPr="00522CFA">
          <w:rPr>
            <w:rStyle w:val="Hyperlink"/>
            <w:rFonts w:cs="Arial"/>
          </w:rPr>
          <w:t>sequence’</w:t>
        </w:r>
      </w:hyperlink>
      <w:r>
        <w:rPr>
          <w:rFonts w:cs="Arial"/>
        </w:rPr>
        <w:t xml:space="preserve"> it to become a reality.  </w:t>
      </w:r>
      <w:r w:rsidR="00772548">
        <w:rPr>
          <w:rFonts w:cs="Arial"/>
        </w:rPr>
        <w:t>By</w:t>
      </w:r>
      <w:r>
        <w:rPr>
          <w:rFonts w:cs="Arial"/>
        </w:rPr>
        <w:t xml:space="preserve"> 19</w:t>
      </w:r>
      <w:r w:rsidR="00772548">
        <w:rPr>
          <w:rFonts w:cs="Arial"/>
        </w:rPr>
        <w:t>77</w:t>
      </w:r>
      <w:r>
        <w:rPr>
          <w:rFonts w:cs="Arial"/>
        </w:rPr>
        <w:t>, two very diffe</w:t>
      </w:r>
      <w:r w:rsidR="00772548">
        <w:rPr>
          <w:rFonts w:cs="Arial"/>
        </w:rPr>
        <w:t xml:space="preserve">rent methods reported by Sanger </w:t>
      </w:r>
      <w:r w:rsidR="00772548">
        <w:rPr>
          <w:rFonts w:cs="Arial"/>
        </w:rPr>
        <w:fldChar w:fldCharType="begin" w:fldLock="1"/>
      </w:r>
      <w:r w:rsidR="006D7B9C">
        <w:rPr>
          <w:rFonts w:cs="Arial"/>
        </w:rPr>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mp; Coulson, 1975; Sanger, Nicklen, &amp; Coulson, 1977)" }, "properties" : { "noteIndex" : 0 }, "schema" : "https://github.com/citation-style-language/schema/raw/master/csl-citation.json" }</w:instrText>
      </w:r>
      <w:r w:rsidR="00772548">
        <w:rPr>
          <w:rFonts w:cs="Arial"/>
        </w:rPr>
        <w:fldChar w:fldCharType="separate"/>
      </w:r>
      <w:r w:rsidR="00772548" w:rsidRPr="00772548">
        <w:rPr>
          <w:rFonts w:cs="Arial"/>
          <w:noProof/>
        </w:rPr>
        <w:t>(Sanger &amp; Coulson, 1975; Sanger, Nicklen, &amp; Coulson, 1977)</w:t>
      </w:r>
      <w:r w:rsidR="00772548">
        <w:rPr>
          <w:rFonts w:cs="Arial"/>
        </w:rPr>
        <w:fldChar w:fldCharType="end"/>
      </w:r>
      <w:r w:rsidR="00772548">
        <w:rPr>
          <w:rFonts w:cs="Arial"/>
        </w:rPr>
        <w:t xml:space="preserve"> </w:t>
      </w:r>
      <w:r>
        <w:rPr>
          <w:rFonts w:cs="Arial"/>
        </w:rPr>
        <w:t xml:space="preserve">and </w:t>
      </w:r>
      <w:proofErr w:type="spellStart"/>
      <w:r>
        <w:rPr>
          <w:rFonts w:cs="Arial"/>
        </w:rPr>
        <w:t>Max</w:t>
      </w:r>
      <w:r w:rsidR="00772548">
        <w:rPr>
          <w:rFonts w:cs="Arial"/>
        </w:rPr>
        <w:t>a</w:t>
      </w:r>
      <w:r>
        <w:rPr>
          <w:rFonts w:cs="Arial"/>
        </w:rPr>
        <w:t>m</w:t>
      </w:r>
      <w:proofErr w:type="spellEnd"/>
      <w:r>
        <w:rPr>
          <w:rFonts w:cs="Arial"/>
        </w:rPr>
        <w:t>-Gilbert</w:t>
      </w:r>
      <w:r w:rsidR="00772548">
        <w:rPr>
          <w:rFonts w:cs="Arial"/>
        </w:rPr>
        <w:t xml:space="preserve"> </w:t>
      </w:r>
      <w:r w:rsidR="00D85B5C">
        <w:rPr>
          <w:rFonts w:cs="Arial"/>
        </w:rPr>
        <w:fldChar w:fldCharType="begin" w:fldLock="1"/>
      </w:r>
      <w:r w:rsidR="006D7B9C">
        <w:rPr>
          <w:rFonts w:cs="Arial"/>
        </w:rPr>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mp; Gilbert, 1977)" }, "properties" : { "noteIndex" : 0 }, "schema" : "https://github.com/citation-style-language/schema/raw/master/csl-citation.json" }</w:instrText>
      </w:r>
      <w:r w:rsidR="00D85B5C">
        <w:rPr>
          <w:rFonts w:cs="Arial"/>
        </w:rPr>
        <w:fldChar w:fldCharType="separate"/>
      </w:r>
      <w:r w:rsidR="00D85B5C" w:rsidRPr="00D85B5C">
        <w:rPr>
          <w:rFonts w:cs="Arial"/>
          <w:noProof/>
        </w:rPr>
        <w:t>(Maxam &amp; Gilbert, 1977)</w:t>
      </w:r>
      <w:r w:rsidR="00D85B5C">
        <w:rPr>
          <w:rFonts w:cs="Arial"/>
        </w:rPr>
        <w:fldChar w:fldCharType="end"/>
      </w:r>
      <w:r w:rsidR="00772548">
        <w:rPr>
          <w:rFonts w:cs="Arial"/>
        </w:rPr>
        <w:t xml:space="preserve"> </w:t>
      </w:r>
      <w:r>
        <w:rPr>
          <w:rFonts w:cs="Arial"/>
        </w:rPr>
        <w:t xml:space="preserve">were reported.  These sequencing technologies, from then on referred </w:t>
      </w:r>
      <w:r w:rsidR="00524A40">
        <w:rPr>
          <w:rFonts w:cs="Arial"/>
        </w:rPr>
        <w:t xml:space="preserve">to </w:t>
      </w:r>
      <w:r>
        <w:rPr>
          <w:rFonts w:cs="Arial"/>
        </w:rPr>
        <w:t>eponymously as ‘Sanger’ or ‘</w:t>
      </w:r>
      <w:proofErr w:type="spellStart"/>
      <w:r>
        <w:rPr>
          <w:rFonts w:cs="Arial"/>
        </w:rPr>
        <w:t>Max</w:t>
      </w:r>
      <w:r w:rsidR="00D85B5C">
        <w:rPr>
          <w:rFonts w:cs="Arial"/>
        </w:rPr>
        <w:t>a</w:t>
      </w:r>
      <w:r>
        <w:rPr>
          <w:rFonts w:cs="Arial"/>
        </w:rPr>
        <w:t>m</w:t>
      </w:r>
      <w:proofErr w:type="spellEnd"/>
      <w:r>
        <w:rPr>
          <w:rFonts w:cs="Arial"/>
        </w:rPr>
        <w:t xml:space="preserve">-Gilbert’ sequencing, were used to determine the specific order of </w:t>
      </w:r>
      <w:r w:rsidR="00524A40">
        <w:rPr>
          <w:rFonts w:cs="Arial"/>
        </w:rPr>
        <w:t xml:space="preserve">a small </w:t>
      </w:r>
      <w:r>
        <w:rPr>
          <w:rFonts w:cs="Arial"/>
        </w:rPr>
        <w:t xml:space="preserve">DNA </w:t>
      </w:r>
      <w:r w:rsidR="00524A40">
        <w:rPr>
          <w:rFonts w:cs="Arial"/>
        </w:rPr>
        <w:t xml:space="preserve">piece </w:t>
      </w:r>
      <w:r>
        <w:rPr>
          <w:rFonts w:cs="Arial"/>
        </w:rPr>
        <w:t>(</w:t>
      </w:r>
      <w:r w:rsidR="00524A40">
        <w:rPr>
          <w:rFonts w:cs="Arial"/>
        </w:rPr>
        <w:t>200</w:t>
      </w:r>
      <w:r w:rsidR="00524A40">
        <w:rPr>
          <w:rFonts w:cs="Arial"/>
        </w:rPr>
        <w:softHyphen/>
      </w:r>
      <w:r w:rsidR="00524A40">
        <w:rPr>
          <w:rFonts w:cs="Arial"/>
        </w:rPr>
        <w:softHyphen/>
      </w:r>
      <w:r w:rsidR="00524A40">
        <w:rPr>
          <w:rFonts w:cs="Arial"/>
        </w:rPr>
        <w:softHyphen/>
      </w:r>
      <w:r w:rsidR="00524A40">
        <w:rPr>
          <w:rFonts w:cs="Arial"/>
        </w:rPr>
        <w:softHyphen/>
        <w:t>–300 nt)</w:t>
      </w:r>
      <w:r>
        <w:rPr>
          <w:rFonts w:cs="Arial"/>
        </w:rPr>
        <w:t xml:space="preserve">. Sanger sequencing soon dominated most sequencing reactions, likely due to the conceptually more intuitive nature of the technology, and </w:t>
      </w:r>
      <w:r w:rsidR="00524A40">
        <w:rPr>
          <w:rFonts w:cs="Arial"/>
        </w:rPr>
        <w:t>over the past 35</w:t>
      </w:r>
      <w:r>
        <w:rPr>
          <w:rFonts w:cs="Arial"/>
        </w:rPr>
        <w:t xml:space="preserve"> years, DNA sequences </w:t>
      </w:r>
      <w:r w:rsidR="00524A40">
        <w:rPr>
          <w:rFonts w:cs="Arial"/>
        </w:rPr>
        <w:t>have been</w:t>
      </w:r>
      <w:r>
        <w:rPr>
          <w:rFonts w:cs="Arial"/>
        </w:rPr>
        <w:t xml:space="preserve"> slowly cloned, sequenced, analyzed, and dutifully catalogued into </w:t>
      </w:r>
      <w:r w:rsidR="00524A40">
        <w:rPr>
          <w:rFonts w:cs="Arial"/>
        </w:rPr>
        <w:t>knowledge</w:t>
      </w:r>
      <w:r>
        <w:rPr>
          <w:rFonts w:cs="Arial"/>
        </w:rPr>
        <w:t xml:space="preserve">.  </w:t>
      </w:r>
    </w:p>
    <w:p w14:paraId="7956679B" w14:textId="385F8BE2"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r>
      <w:r w:rsidR="00524A40">
        <w:rPr>
          <w:rFonts w:cs="Arial"/>
        </w:rPr>
        <w:t>During</w:t>
      </w:r>
      <w:r>
        <w:rPr>
          <w:rFonts w:cs="Arial"/>
        </w:rPr>
        <w:t xml:space="preserve"> </w:t>
      </w:r>
      <w:r w:rsidR="00DE603E">
        <w:rPr>
          <w:rFonts w:cs="Arial"/>
        </w:rPr>
        <w:t>late 70’s and throughout the 80’s</w:t>
      </w:r>
      <w:r w:rsidR="00524A40">
        <w:rPr>
          <w:rFonts w:cs="Arial"/>
        </w:rPr>
        <w:t>, DNA</w:t>
      </w:r>
      <w:r>
        <w:rPr>
          <w:rFonts w:cs="Arial"/>
        </w:rPr>
        <w:t xml:space="preserve"> sequences were typically communicat</w:t>
      </w:r>
      <w:r w:rsidR="00524A40">
        <w:rPr>
          <w:rFonts w:cs="Arial"/>
        </w:rPr>
        <w:t>ed</w:t>
      </w:r>
      <w:r>
        <w:rPr>
          <w:rFonts w:cs="Arial"/>
        </w:rPr>
        <w:t xml:space="preserve"> in important publications</w:t>
      </w:r>
      <w:r w:rsidR="00F37C73">
        <w:rPr>
          <w:rFonts w:cs="Arial"/>
        </w:rPr>
        <w:t xml:space="preserve"> </w:t>
      </w:r>
      <w:r w:rsidR="00F37C73">
        <w:rPr>
          <w:rFonts w:cs="Arial"/>
        </w:rPr>
        <w:fldChar w:fldCharType="begin" w:fldLock="1"/>
      </w:r>
      <w:r w:rsidR="006D7B9C">
        <w:rPr>
          <w:rFonts w:cs="Arial"/>
        </w:rPr>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rPr>
          <w:rFonts w:cs="Arial"/>
        </w:rPr>
        <w:fldChar w:fldCharType="separate"/>
      </w:r>
      <w:r w:rsidR="00F37C73" w:rsidRPr="00F37C73">
        <w:rPr>
          <w:rFonts w:cs="Arial"/>
          <w:noProof/>
        </w:rPr>
        <w:t>(Bell et al., 1980)</w:t>
      </w:r>
      <w:r w:rsidR="00F37C73">
        <w:rPr>
          <w:rFonts w:cs="Arial"/>
        </w:rPr>
        <w:fldChar w:fldCharType="end"/>
      </w:r>
      <w:r>
        <w:rPr>
          <w:rFonts w:cs="Arial"/>
        </w:rPr>
        <w:t xml:space="preserve">.  The birth of the internet in the 1990’s </w:t>
      </w:r>
      <w:r w:rsidR="00F37C73">
        <w:rPr>
          <w:rFonts w:cs="Arial"/>
        </w:rPr>
        <w:t>made</w:t>
      </w:r>
      <w:r>
        <w:rPr>
          <w:rFonts w:cs="Arial"/>
        </w:rPr>
        <w:t xml:space="preserve"> essential publically-funded repositories for sequence information</w:t>
      </w:r>
      <w:r w:rsidR="00F37C73">
        <w:rPr>
          <w:rFonts w:cs="Arial"/>
        </w:rPr>
        <w:t xml:space="preserve"> easily available </w:t>
      </w:r>
      <w:r w:rsidR="00F37C73">
        <w:rPr>
          <w:rFonts w:cs="Arial"/>
        </w:rPr>
        <w:fldChar w:fldCharType="begin" w:fldLock="1"/>
      </w:r>
      <w:r w:rsidR="006D7B9C">
        <w:rPr>
          <w:rFonts w:cs="Arial"/>
        </w:rPr>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Karsch-Mizrachi, Lipman, Ostell, &amp; Sayers, 2011)" }, "properties" : { "noteIndex" : 0 }, "schema" : "https://github.com/citation-style-language/schema/raw/master/csl-citation.json" }</w:instrText>
      </w:r>
      <w:r w:rsidR="00F37C73">
        <w:rPr>
          <w:rFonts w:cs="Arial"/>
        </w:rPr>
        <w:fldChar w:fldCharType="separate"/>
      </w:r>
      <w:r w:rsidR="00F37C73" w:rsidRPr="00F37C73">
        <w:rPr>
          <w:rFonts w:cs="Arial"/>
          <w:noProof/>
        </w:rPr>
        <w:t>(Benson, Karsch-Mizrachi, Lipman, Ostell, &amp; Sayers, 2011)</w:t>
      </w:r>
      <w:r w:rsidR="00F37C73">
        <w:rPr>
          <w:rFonts w:cs="Arial"/>
        </w:rPr>
        <w:fldChar w:fldCharType="end"/>
      </w:r>
      <w:r>
        <w:rPr>
          <w:rFonts w:cs="Arial"/>
        </w:rPr>
        <w:t>.  However, it was the human genome project</w:t>
      </w:r>
      <w:r w:rsidR="00826EEE">
        <w:rPr>
          <w:rFonts w:cs="Arial"/>
        </w:rPr>
        <w:t xml:space="preserve"> </w:t>
      </w:r>
      <w:r w:rsidR="00826EEE">
        <w:rPr>
          <w:rFonts w:cs="Arial"/>
        </w:rPr>
        <w:fldChar w:fldCharType="begin" w:fldLock="1"/>
      </w:r>
      <w:r w:rsidR="006D7B9C">
        <w:rPr>
          <w:rFonts w:cs="Arial"/>
        </w:rPr>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rPr>
          <w:rFonts w:cs="Arial"/>
        </w:rPr>
        <w:fldChar w:fldCharType="separate"/>
      </w:r>
      <w:r w:rsidR="002B5A20" w:rsidRPr="002B5A20">
        <w:rPr>
          <w:rFonts w:cs="Arial"/>
          <w:noProof/>
        </w:rPr>
        <w:t>(Eric S Lander, 2011)</w:t>
      </w:r>
      <w:r w:rsidR="00826EEE">
        <w:rPr>
          <w:rFonts w:cs="Arial"/>
        </w:rPr>
        <w:fldChar w:fldCharType="end"/>
      </w:r>
      <w:r>
        <w:rPr>
          <w:rFonts w:cs="Arial"/>
        </w:rPr>
        <w:t xml:space="preserve">, that provided the important activation energy </w:t>
      </w:r>
      <w:r w:rsidR="00826EEE">
        <w:rPr>
          <w:rFonts w:cs="Arial"/>
        </w:rPr>
        <w:t xml:space="preserve">which </w:t>
      </w:r>
      <w:r>
        <w:rPr>
          <w:rFonts w:cs="Arial"/>
        </w:rPr>
        <w:t xml:space="preserve">brought DNA sequencing from a hard-to-perform but necessary piece of analysis, to an organized, large-scale effort to assemble complete source genetic material for relatively simple </w:t>
      </w:r>
      <w:r w:rsidR="002B5A20">
        <w:rPr>
          <w:rFonts w:cs="Arial"/>
        </w:rPr>
        <w:fldChar w:fldCharType="begin" w:fldLock="1"/>
      </w:r>
      <w:r w:rsidR="006D7B9C">
        <w:rPr>
          <w:rFonts w:cs="Arial"/>
        </w:rPr>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rPr>
          <w:rFonts w:cs="Arial"/>
        </w:rPr>
        <w:fldChar w:fldCharType="separate"/>
      </w:r>
      <w:r w:rsidR="002B5A20" w:rsidRPr="002B5A20">
        <w:rPr>
          <w:rFonts w:cs="Arial"/>
          <w:noProof/>
        </w:rPr>
        <w:t>(Sanger et al., 1978)</w:t>
      </w:r>
      <w:r w:rsidR="002B5A20">
        <w:rPr>
          <w:rFonts w:cs="Arial"/>
        </w:rPr>
        <w:fldChar w:fldCharType="end"/>
      </w:r>
      <w:r w:rsidR="002B5A20">
        <w:rPr>
          <w:rFonts w:cs="Arial"/>
        </w:rPr>
        <w:t xml:space="preserve"> </w:t>
      </w:r>
      <w:r>
        <w:rPr>
          <w:rFonts w:cs="Arial"/>
        </w:rPr>
        <w:t xml:space="preserve">to complex </w:t>
      </w:r>
      <w:r w:rsidR="002B5A20">
        <w:rPr>
          <w:rFonts w:cs="Arial"/>
        </w:rPr>
        <w:fldChar w:fldCharType="begin" w:fldLock="1"/>
      </w:r>
      <w:r w:rsidR="006D7B9C">
        <w:rPr>
          <w:rFonts w:cs="Arial"/>
        </w:rPr>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rPr>
          <w:rFonts w:cs="Arial"/>
        </w:rPr>
        <w:fldChar w:fldCharType="separate"/>
      </w:r>
      <w:r w:rsidR="00AC23FD" w:rsidRPr="00AC23FD">
        <w:rPr>
          <w:rFonts w:cs="Arial"/>
          <w:noProof/>
        </w:rPr>
        <w:t>(E S Lander et al., 2001; J C Venter et al., 2001)</w:t>
      </w:r>
      <w:r w:rsidR="002B5A20">
        <w:rPr>
          <w:rFonts w:cs="Arial"/>
        </w:rPr>
        <w:fldChar w:fldCharType="end"/>
      </w:r>
      <w:proofErr w:type="gramStart"/>
      <w:r w:rsidR="002B5A20">
        <w:rPr>
          <w:rFonts w:cs="Arial"/>
        </w:rPr>
        <w:t xml:space="preserve"> </w:t>
      </w:r>
      <w:r>
        <w:rPr>
          <w:rFonts w:cs="Arial"/>
        </w:rPr>
        <w:t>genomes.</w:t>
      </w:r>
      <w:proofErr w:type="gramEnd"/>
      <w:r>
        <w:rPr>
          <w:rFonts w:cs="Arial"/>
        </w:rPr>
        <w:t xml:space="preserve">  A</w:t>
      </w:r>
      <w:r w:rsidR="00462F26">
        <w:rPr>
          <w:rFonts w:cs="Arial"/>
        </w:rPr>
        <w:t>n</w:t>
      </w:r>
      <w:r>
        <w:rPr>
          <w:rFonts w:cs="Arial"/>
        </w:rPr>
        <w:t xml:space="preserve"> often criticized, but undeniably disrupting force, in the human genome project was the competing efforts of the privately-owned company Celera</w:t>
      </w:r>
      <w:r w:rsidR="00AC23FD">
        <w:rPr>
          <w:rFonts w:cs="Arial"/>
        </w:rPr>
        <w:t xml:space="preserve"> </w:t>
      </w:r>
      <w:r w:rsidR="00AC23FD">
        <w:rPr>
          <w:rFonts w:cs="Arial"/>
        </w:rPr>
        <w:fldChar w:fldCharType="begin" w:fldLock="1"/>
      </w:r>
      <w:r w:rsidR="006D7B9C">
        <w:rPr>
          <w:rFonts w:cs="Arial"/>
        </w:rPr>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rPr>
          <w:rFonts w:cs="Arial"/>
        </w:rPr>
        <w:fldChar w:fldCharType="separate"/>
      </w:r>
      <w:r w:rsidR="00AC23FD" w:rsidRPr="00AC23FD">
        <w:rPr>
          <w:rFonts w:cs="Arial"/>
          <w:noProof/>
        </w:rPr>
        <w:t>(J. Craig Venter, 2008)</w:t>
      </w:r>
      <w:r w:rsidR="00AC23FD">
        <w:rPr>
          <w:rFonts w:cs="Arial"/>
        </w:rPr>
        <w:fldChar w:fldCharType="end"/>
      </w:r>
      <w:r>
        <w:rPr>
          <w:rFonts w:cs="Arial"/>
        </w:rPr>
        <w:t xml:space="preserve">.  Taking a higher-throughput and centralized approach to determining the sequence of the human genome, Celera fundamentally changed to approach to a </w:t>
      </w:r>
      <w:r w:rsidR="000374F3">
        <w:rPr>
          <w:rFonts w:cs="Arial"/>
        </w:rPr>
        <w:t xml:space="preserve">large-scale sequencing project. </w:t>
      </w:r>
      <w:r>
        <w:rPr>
          <w:rFonts w:cs="Arial"/>
        </w:rPr>
        <w:t xml:space="preserve">Instead of assigning specific sections of the genome to be worked out by individual labs, Celera parallelized the effort, by collecting many of the </w:t>
      </w:r>
      <w:r w:rsidR="00AC23FD">
        <w:rPr>
          <w:rFonts w:cs="Arial"/>
        </w:rPr>
        <w:t>best</w:t>
      </w:r>
      <w:r>
        <w:rPr>
          <w:rFonts w:cs="Arial"/>
        </w:rPr>
        <w:t xml:space="preserve"> </w:t>
      </w:r>
      <w:r w:rsidR="00AC23FD">
        <w:rPr>
          <w:rFonts w:cs="Arial"/>
        </w:rPr>
        <w:t>“</w:t>
      </w:r>
      <w:r>
        <w:rPr>
          <w:rFonts w:cs="Arial"/>
        </w:rPr>
        <w:t>high-throughput</w:t>
      </w:r>
      <w:r w:rsidR="00AC23FD">
        <w:rPr>
          <w:rFonts w:cs="Arial"/>
        </w:rPr>
        <w:t>”</w:t>
      </w:r>
      <w:r>
        <w:rPr>
          <w:rFonts w:cs="Arial"/>
        </w:rPr>
        <w:t xml:space="preserve"> Sanger-sequencing devices from Agilent</w:t>
      </w:r>
      <w:r w:rsidR="00AC23FD">
        <w:rPr>
          <w:rFonts w:cs="Arial"/>
        </w:rPr>
        <w:t xml:space="preserve"> (ABI 3700 DNA Analyzer)</w:t>
      </w:r>
      <w:r>
        <w:rPr>
          <w:rFonts w:cs="Arial"/>
        </w:rPr>
        <w:t>.  Using a</w:t>
      </w:r>
      <w:r w:rsidR="00EB0CEE">
        <w:rPr>
          <w:rFonts w:cs="Arial"/>
        </w:rPr>
        <w:t xml:space="preserve"> shotgun approach </w:t>
      </w:r>
      <w:r w:rsidR="00EB0CEE">
        <w:rPr>
          <w:rFonts w:cs="Arial"/>
        </w:rPr>
        <w:fldChar w:fldCharType="begin" w:fldLock="1"/>
      </w:r>
      <w:r w:rsidR="006D7B9C">
        <w:rPr>
          <w:rFonts w:cs="Arial"/>
        </w:rPr>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rPr>
          <w:rFonts w:cs="Arial"/>
        </w:rPr>
        <w:fldChar w:fldCharType="separate"/>
      </w:r>
      <w:r w:rsidR="00EB0CEE" w:rsidRPr="00EB0CEE">
        <w:rPr>
          <w:rFonts w:cs="Arial"/>
          <w:noProof/>
        </w:rPr>
        <w:t>(R.Staden, 1979)</w:t>
      </w:r>
      <w:r w:rsidR="00EB0CEE">
        <w:rPr>
          <w:rFonts w:cs="Arial"/>
        </w:rPr>
        <w:fldChar w:fldCharType="end"/>
      </w:r>
      <w:r w:rsidR="00EB0CEE">
        <w:rPr>
          <w:rFonts w:cs="Arial"/>
        </w:rPr>
        <w:t xml:space="preserve"> sequenced pairwise </w:t>
      </w:r>
      <w:r w:rsidR="00EB0CEE">
        <w:rPr>
          <w:rFonts w:cs="Arial"/>
        </w:rPr>
        <w:fldChar w:fldCharType="begin" w:fldLock="1"/>
      </w:r>
      <w:r w:rsidR="006D7B9C">
        <w:rPr>
          <w:rFonts w:cs="Arial"/>
        </w:rPr>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rPr>
          <w:rFonts w:cs="Arial"/>
        </w:rPr>
        <w:fldChar w:fldCharType="separate"/>
      </w:r>
      <w:r w:rsidR="00EB0CEE" w:rsidRPr="00EB0CEE">
        <w:rPr>
          <w:rFonts w:cs="Arial"/>
          <w:noProof/>
        </w:rPr>
        <w:t>(Roach et al., 1995)</w:t>
      </w:r>
      <w:r w:rsidR="00EB0CEE">
        <w:rPr>
          <w:rFonts w:cs="Arial"/>
        </w:rPr>
        <w:fldChar w:fldCharType="end"/>
      </w:r>
      <w:r w:rsidR="00EB0CEE">
        <w:rPr>
          <w:rFonts w:cs="Arial"/>
        </w:rPr>
        <w:t xml:space="preserve"> </w:t>
      </w:r>
      <w:r>
        <w:rPr>
          <w:rFonts w:cs="Arial"/>
        </w:rPr>
        <w:t xml:space="preserve">combined with sequence </w:t>
      </w:r>
      <w:hyperlink w:anchor="_Definitions" w:history="1">
        <w:r w:rsidRPr="00EB0CEE">
          <w:rPr>
            <w:rStyle w:val="Hyperlink"/>
            <w:rFonts w:cs="Arial"/>
          </w:rPr>
          <w:t>scaffolds</w:t>
        </w:r>
      </w:hyperlink>
      <w:r>
        <w:rPr>
          <w:rFonts w:cs="Arial"/>
        </w:rPr>
        <w:t xml:space="preserve"> made available by the publically-funded project, Celera was able to create high-quality genomic sequences very quickly.  Arguable, this was the first </w:t>
      </w:r>
      <w:hyperlink w:anchor="_Definitions" w:history="1">
        <w:r w:rsidRPr="00EB0CEE">
          <w:rPr>
            <w:rStyle w:val="Hyperlink"/>
            <w:rFonts w:cs="Arial"/>
          </w:rPr>
          <w:t>deep sequencing</w:t>
        </w:r>
      </w:hyperlink>
      <w:r>
        <w:rPr>
          <w:rFonts w:cs="Arial"/>
        </w:rPr>
        <w:t xml:space="preserve"> effort, and changed the landscape of molecular and biochemical research, coincident with the beginning of a new millennium.</w:t>
      </w:r>
    </w:p>
    <w:p w14:paraId="55ED22E4" w14:textId="426CCD84" w:rsidR="00B2035D" w:rsidRDefault="00595D92" w:rsidP="0086624B">
      <w:pPr>
        <w:pStyle w:val="Heading4"/>
        <w:rPr>
          <w:rFonts w:cs="Arial"/>
        </w:rPr>
      </w:pPr>
      <w:r>
        <w:t>Deep sequencing history</w:t>
      </w:r>
      <w:r w:rsidR="001E6179">
        <w:rPr>
          <w:rFonts w:cs="Arial"/>
        </w:rPr>
        <w:tab/>
      </w:r>
      <w:r w:rsidR="00392CB4">
        <w:rPr>
          <w:rFonts w:cs="Arial"/>
        </w:rPr>
        <w:t xml:space="preserve"> </w:t>
      </w:r>
    </w:p>
    <w:p w14:paraId="7F3FBAE5" w14:textId="2F54DA6B"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  However, the technology has a practical throughput limit.  Each DNA molecule to be sequenced must be isolated &amp; clonally amplified, typically using bacteria to do the heavy lifting. Given that the human genome</w:t>
      </w:r>
      <w:r w:rsidR="00CC0C5C">
        <w:t xml:space="preserve"> </w:t>
      </w:r>
      <w:r w:rsidR="00CC0C5C">
        <w:fldChar w:fldCharType="begin" w:fldLock="1"/>
      </w:r>
      <w:r w:rsidR="006D7B9C">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CC0C5C" w:rsidRPr="00CC0C5C">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1971ED">
        <w:t xml:space="preserve">  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7A2F84F5" w:rsidR="00C61FEB" w:rsidRDefault="001971ED" w:rsidP="00B473B9">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6D7B9C">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CC0C5C" w:rsidRPr="00CC0C5C">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6D7B9C">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mp; Nyr\u00e9n, 1998)" }, "properties" : { "noteIndex" : 0 }, "schema" : "https://github.com/citation-style-language/schema/raw/master/csl-citation.json" }</w:instrText>
      </w:r>
      <w:r w:rsidR="000F6B57">
        <w:fldChar w:fldCharType="separate"/>
      </w:r>
      <w:r w:rsidR="000F6B57" w:rsidRPr="000F6B57">
        <w:rPr>
          <w:noProof/>
        </w:rPr>
        <w:t>(Ronaghi, Uhlén, &amp; Nyrén, 1998)</w:t>
      </w:r>
      <w:r w:rsidR="000F6B57">
        <w:fldChar w:fldCharType="end"/>
      </w:r>
      <w:r w:rsidR="000F6B57">
        <w:t xml:space="preserve"> </w:t>
      </w:r>
      <w:r w:rsidR="002C40CC">
        <w:t>and Polony sequencing</w:t>
      </w:r>
      <w:r w:rsidR="00522CFA">
        <w:t xml:space="preserve"> </w:t>
      </w:r>
      <w:r w:rsidR="00522CFA">
        <w:fldChar w:fldCharType="begin" w:fldLock="1"/>
      </w:r>
      <w:r w:rsidR="006D7B9C">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522CFA" w:rsidRPr="00522CFA">
        <w:rPr>
          <w:noProof/>
        </w:rPr>
        <w:t>(Shendure et al., 2005)</w:t>
      </w:r>
      <w:r w:rsidR="00522CFA">
        <w:fldChar w:fldCharType="end"/>
      </w:r>
      <w:r>
        <w:t xml:space="preserve">. </w:t>
      </w:r>
      <w:r w:rsidR="002C40CC">
        <w:t xml:space="preserve">Both methods utilized emulsion PCR </w:t>
      </w:r>
      <w:r w:rsidR="00EB61A7">
        <w:fldChar w:fldCharType="begin" w:fldLock="1"/>
      </w:r>
      <w:r w:rsidR="006D7B9C">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EB61A7" w:rsidRPr="00EB61A7">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PPi)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5F11AF35"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  Since 2006, iterations of the Illumina platform (</w:t>
      </w:r>
      <w:proofErr w:type="spellStart"/>
      <w:r>
        <w:t>eg</w:t>
      </w:r>
      <w:proofErr w:type="spellEnd"/>
      <w:r>
        <w:t>.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Figure]</w:t>
      </w:r>
      <w:r>
        <w:t>.</w:t>
      </w:r>
      <w:r w:rsidR="00EE5163">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1" w:history="1">
        <w:r w:rsidR="0056361B" w:rsidRPr="0056361B">
          <w:rPr>
            <w:rStyle w:val="Hyperlink"/>
          </w:rPr>
          <w:t>Basespace blog</w:t>
        </w:r>
      </w:hyperlink>
      <w:r w:rsidR="0056361B">
        <w:t xml:space="preserve">, that they had sequenced a </w:t>
      </w:r>
      <w:proofErr w:type="spellStart"/>
      <w:r w:rsidR="0056361B">
        <w:t>HapMap</w:t>
      </w:r>
      <w:proofErr w:type="spellEnd"/>
      <w:r w:rsidR="0056361B">
        <w:t xml:space="preserve"> </w:t>
      </w:r>
      <w:hyperlink r:id="rId12"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77777777" w:rsidR="00515DFB" w:rsidRDefault="00515DFB" w:rsidP="00515DFB">
      <w:pPr>
        <w:pStyle w:val="Heading4"/>
      </w:pPr>
      <w:r>
        <w:t>Methodologies of Deep-sequencing of RNA</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6FC94A84" w:rsidR="006D7B9C" w:rsidRPr="00392CB4" w:rsidRDefault="006D7B9C" w:rsidP="00392CB4">
      <w:r>
        <w:fldChar w:fldCharType="begin" w:fldLock="1"/>
      </w:r>
      <w:r>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Heilkenbrinker, L\u00f6nne, Walter, &amp; Stahl, 2013)" }, "properties" : { "noteIndex" : 0 }, "schema" : "https://github.com/citation-style-language/schema/raw/master/csl-citation.json" }</w:instrText>
      </w:r>
      <w:r>
        <w:fldChar w:fldCharType="separate"/>
      </w:r>
      <w:r w:rsidRPr="006D7B9C">
        <w:rPr>
          <w:noProof/>
        </w:rPr>
        <w:t>(Mutz, Heilkenbrinker, Lönne, Walter, &amp; Stahl, 2013)</w:t>
      </w:r>
      <w:r>
        <w:fldChar w:fldCharType="end"/>
      </w:r>
    </w:p>
    <w:p w14:paraId="39A16B6E" w14:textId="6CD93675"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6D7B9C">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Zhang, Vogelstein, &amp; Kinzler, 1995)" }, "properties" : { "noteIndex" : 0 }, "schema" : "https://github.com/citation-style-language/schema/raw/master/csl-citation.json" }</w:instrText>
      </w:r>
      <w:r w:rsidR="00EC1F8F">
        <w:fldChar w:fldCharType="separate"/>
      </w:r>
      <w:r w:rsidR="00EC1F8F" w:rsidRPr="00EC1F8F">
        <w:rPr>
          <w:noProof/>
        </w:rPr>
        <w:t>(Velculescu, Zhang, Vogelstein, &amp; Kinzler,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6D7B9C">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Marioni, Mason, Mane, Stephens, &amp; Gilad, 2008; Shendure, 2008)" }, "properties" : { "noteIndex" : 0 }, "schema" : "https://github.com/citation-style-language/schema/raw/master/csl-citation.json" }</w:instrText>
      </w:r>
      <w:r w:rsidR="00EC1F8F">
        <w:fldChar w:fldCharType="separate"/>
      </w:r>
      <w:r w:rsidR="00392CB4" w:rsidRPr="00392CB4">
        <w:rPr>
          <w:noProof/>
        </w:rPr>
        <w:t>(Marioni, Mason, Mane, Stephens, &amp; Gilad, 2008; Shendure,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 xml:space="preserve">’.  After cleavage, these molecules </w:t>
      </w:r>
      <w:r w:rsidR="0082276A">
        <w:t xml:space="preserve">ligated and </w:t>
      </w:r>
      <w:r w:rsidR="0066366C">
        <w:t>concatenated</w:t>
      </w:r>
      <w:r>
        <w:t xml:space="preserve"> together to form longer DNA fragments.  These fragments </w:t>
      </w:r>
      <w:r w:rsidR="0066366C">
        <w:t xml:space="preserve">are </w:t>
      </w:r>
      <w:r>
        <w:t xml:space="preserve">cloned into a vector, amplified, and </w:t>
      </w:r>
      <w:r w:rsidR="0082276A">
        <w:t>Sanger</w:t>
      </w:r>
      <w:r>
        <w:t xml:space="preserve"> sequenced.  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  </w:t>
      </w:r>
    </w:p>
    <w:p w14:paraId="421CA2A9" w14:textId="2A6126B6"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6D7B9C">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Lister et al., 2008; Mortazavi, Williams, McCue, Schaeffer, &amp; Wold, 2008; Nagalakshmi et al., 2008)" }, "properties" : { "noteIndex" : 0 }, "schema" : "https://github.com/citation-style-language/schema/raw/master/csl-citation.json" }</w:instrText>
      </w:r>
      <w:r w:rsidR="00660EBB">
        <w:fldChar w:fldCharType="separate"/>
      </w:r>
      <w:r w:rsidR="00660EBB" w:rsidRPr="00660EBB">
        <w:rPr>
          <w:noProof/>
        </w:rPr>
        <w:t>(Lister et al., 2008; Mortazavi, Williams, McCue, Schaeffer, &amp; Wold, 2008; Nagalakshmi et al., 2008)</w:t>
      </w:r>
      <w:r w:rsidR="00660EBB">
        <w:fldChar w:fldCharType="end"/>
      </w:r>
      <w:r>
        <w:t>.  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6D7B9C">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392CB4" w:rsidRPr="00392CB4">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6D7B9C">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mp; Lee, 2009)" }, "properties" : { "noteIndex" : 0 }, "schema" : "https://github.com/citation-style-language/schema/raw/master/csl-citation.json" }</w:instrText>
      </w:r>
      <w:r w:rsidR="00BD20CC">
        <w:fldChar w:fldCharType="separate"/>
      </w:r>
      <w:r w:rsidR="00BD20CC" w:rsidRPr="00BD20CC">
        <w:rPr>
          <w:noProof/>
        </w:rPr>
        <w:t>(Blencowe, Ahmad, &amp;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6D7B9C">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00EEA" w:rsidRPr="00700EEA">
        <w:rPr>
          <w:noProof/>
        </w:rPr>
        <w:t>(Li et al., 2011)</w:t>
      </w:r>
      <w:r w:rsidR="00700EEA">
        <w:fldChar w:fldCharType="end"/>
      </w:r>
      <w:r>
        <w:t>, transcript assembly</w:t>
      </w:r>
      <w:r w:rsidR="00E46D77">
        <w:t xml:space="preserve"> </w:t>
      </w:r>
      <w:r w:rsidR="00E46D77">
        <w:fldChar w:fldCharType="begin" w:fldLock="1"/>
      </w:r>
      <w:r w:rsidR="006D7B9C">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E46D77" w:rsidRPr="00E46D77">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0853EFC9" w:rsidR="00B424FC" w:rsidRDefault="00B424FC" w:rsidP="00B473B9">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6D7B9C">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mp; Lis, 2008)" }, "properties" : { "noteIndex" : 0 }, "schema" : "https://github.com/citation-style-language/schema/raw/master/csl-citation.json" }</w:instrText>
      </w:r>
      <w:r w:rsidR="00B610A7">
        <w:fldChar w:fldCharType="separate"/>
      </w:r>
      <w:r w:rsidR="00B610A7" w:rsidRPr="00B610A7">
        <w:rPr>
          <w:noProof/>
        </w:rPr>
        <w:t>(Core, Waterfall, &amp; Lis, 2008)</w:t>
      </w:r>
      <w:r w:rsidR="00B610A7">
        <w:fldChar w:fldCharType="end"/>
      </w:r>
      <w:r>
        <w:t xml:space="preserve">.  Measuring the extremely complicated process of RNA turnover (referring to the </w:t>
      </w:r>
      <w:r w:rsidR="005F2022">
        <w:t>rate at which given RNAs are produced and degraded)</w:t>
      </w:r>
      <w:r w:rsidR="00626778">
        <w:t xml:space="preserve"> </w:t>
      </w:r>
      <w:r w:rsidR="00626778">
        <w:fldChar w:fldCharType="begin" w:fldLock="1"/>
      </w:r>
      <w:r w:rsidR="006D7B9C">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mp; Jacobson, 2010)" }, "properties" : { "noteIndex" : 0 }, "schema" : "https://github.com/citation-style-language/schema/raw/master/csl-citation.json" }</w:instrText>
      </w:r>
      <w:r w:rsidR="00626778">
        <w:fldChar w:fldCharType="separate"/>
      </w:r>
      <w:r w:rsidR="00626778" w:rsidRPr="00626778">
        <w:rPr>
          <w:noProof/>
        </w:rPr>
        <w:t>(Ghosh &amp; Jacobson, 2010)</w:t>
      </w:r>
      <w:r w:rsidR="00626778">
        <w:fldChar w:fldCharType="end"/>
      </w:r>
      <w:r w:rsidR="005F2022">
        <w:t xml:space="preserve">, can be done using XXX-Seq after incorporation of XX nucleotides or a biochemical handle such as biotin.  </w:t>
      </w:r>
      <w:proofErr w:type="spellStart"/>
      <w:r w:rsidR="005F2022">
        <w:t>RNA</w:t>
      </w:r>
      <w:proofErr w:type="gramStart"/>
      <w:r w:rsidR="005F2022">
        <w:t>:protein</w:t>
      </w:r>
      <w:proofErr w:type="spellEnd"/>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6D7B9C">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00EEA" w:rsidRPr="00700EEA">
        <w:rPr>
          <w:noProof/>
        </w:rPr>
        <w:t>(Shiraki et al., 2003)</w:t>
      </w:r>
      <w:r w:rsidR="00700EEA">
        <w:fldChar w:fldCharType="end"/>
      </w:r>
      <w:r w:rsidR="005F2022">
        <w:t xml:space="preserve">, or PAS-Seq </w:t>
      </w:r>
      <w:r w:rsidR="0082276A">
        <w:fldChar w:fldCharType="begin" w:fldLock="1"/>
      </w:r>
      <w:r w:rsidR="006D7B9C">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82276A" w:rsidRPr="0082276A">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6D7B9C">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B610A7" w:rsidRPr="00B610A7">
        <w:rPr>
          <w:noProof/>
        </w:rPr>
        <w:t>(Ghildiyal et al., 2008)</w:t>
      </w:r>
      <w:r w:rsidR="00B610A7">
        <w:fldChar w:fldCharType="end"/>
      </w:r>
      <w:r w:rsidR="005F2022">
        <w:t xml:space="preserve"> can also be captured into a sequencing library.  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3B39D057" w14:textId="25091E6E"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6D7B9C">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mp; Linnarsson, 2013)" }, "properties" : { "noteIndex" : 0 }, "schema" : "https://github.com/citation-style-language/schema/raw/master/csl-citation.json" }</w:instrText>
      </w:r>
      <w:r w:rsidR="0082276A">
        <w:fldChar w:fldCharType="separate"/>
      </w:r>
      <w:r w:rsidR="0082276A" w:rsidRPr="0082276A">
        <w:rPr>
          <w:noProof/>
        </w:rPr>
        <w:t>(Shapiro, Biezuner, &amp;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6D7B9C">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895411" w:rsidRPr="00895411">
        <w:rPr>
          <w:noProof/>
        </w:rPr>
        <w:t>(Kennard, 1927)</w:t>
      </w:r>
      <w:r w:rsidR="00895411">
        <w:fldChar w:fldCharType="end"/>
      </w:r>
      <w:r w:rsidR="00BB147D">
        <w:t xml:space="preserve"> and is often confused with the more appropriate ‘observed effect’ </w:t>
      </w:r>
      <w:r w:rsidR="00BB147D">
        <w:fldChar w:fldCharType="begin" w:fldLock="1"/>
      </w:r>
      <w:r w:rsidR="006D7B9C">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mp; Steitz, 2013)" }, "properties" : { "noteIndex" : 0 }, "schema" : "https://github.com/citation-style-language/schema/raw/master/csl-citation.json" }</w:instrText>
      </w:r>
      <w:r w:rsidR="00BB147D">
        <w:fldChar w:fldCharType="separate"/>
      </w:r>
      <w:r w:rsidR="00BB147D" w:rsidRPr="00BB147D">
        <w:rPr>
          <w:noProof/>
        </w:rPr>
        <w:t>(Riley &amp; Steitz, 2013)</w:t>
      </w:r>
      <w:r w:rsidR="00BB147D">
        <w:fldChar w:fldCharType="end"/>
      </w:r>
      <w:r w:rsidR="00895411">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6D7B9C">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E46D77" w:rsidRPr="00E46D77">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6D7B9C">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mp; Aiden, 2012)" }, "properties" : { "noteIndex" : 0 }, "schema" : "https://github.com/citation-style-language/schema/raw/master/csl-citation.json" }</w:instrText>
      </w:r>
      <w:r w:rsidR="0082276A">
        <w:fldChar w:fldCharType="separate"/>
      </w:r>
      <w:r w:rsidR="0082276A" w:rsidRPr="0082276A">
        <w:rPr>
          <w:noProof/>
        </w:rPr>
        <w:t>(Shendure &amp;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6D7B9C">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82276A" w:rsidRPr="0082276A">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33DE0FB4" w14:textId="690D2F86" w:rsidR="001E6179" w:rsidRDefault="001E6179" w:rsidP="0086624B">
      <w:pPr>
        <w:pStyle w:val="Heading4"/>
      </w:pPr>
      <w:r>
        <w:t>RNA Biology</w:t>
      </w:r>
    </w:p>
    <w:p w14:paraId="4155D599" w14:textId="1D7937D9" w:rsidR="001E6179" w:rsidRDefault="001E6179" w:rsidP="0086624B">
      <w:pPr>
        <w:pStyle w:val="Heading5"/>
      </w:pPr>
      <w:r w:rsidRPr="001E6179">
        <w:t>RNA Expression</w:t>
      </w:r>
    </w:p>
    <w:p w14:paraId="3057C694" w14:textId="77777777" w:rsidR="000B3CE2" w:rsidRDefault="000B3CE2" w:rsidP="000B3CE2">
      <w:pPr>
        <w:pStyle w:val="ListParagraph"/>
        <w:numPr>
          <w:ilvl w:val="0"/>
          <w:numId w:val="21"/>
        </w:numPr>
      </w:pPr>
      <w:r>
        <w:t>ENCODE</w:t>
      </w:r>
    </w:p>
    <w:p w14:paraId="2140346C" w14:textId="4939ED2C" w:rsidR="00302521" w:rsidRDefault="00302521" w:rsidP="00302521">
      <w:pPr>
        <w:spacing w:line="240" w:lineRule="auto"/>
      </w:pPr>
      <w:r w:rsidRPr="00302521">
        <w:t xml:space="preserve">The encode project revealed that most of the genome is transcribed into RNA.  This was done in cancerous cell lines, and while it revealed the potential for transcription, it did not reveal much biology </w:t>
      </w:r>
      <w:proofErr w:type="gramStart"/>
      <w:r w:rsidRPr="00302521">
        <w:t>beyond a cells</w:t>
      </w:r>
      <w:proofErr w:type="gramEnd"/>
      <w:r w:rsidRPr="00302521">
        <w:t xml:space="preserve"> in culture simply perpetuating their existence.  </w:t>
      </w:r>
    </w:p>
    <w:p w14:paraId="2E5D8346" w14:textId="77777777" w:rsidR="00302521" w:rsidRDefault="00302521" w:rsidP="00302521">
      <w:pPr>
        <w:spacing w:line="240" w:lineRule="auto"/>
      </w:pPr>
    </w:p>
    <w:p w14:paraId="213F0719" w14:textId="24F798E1" w:rsidR="000B3CE2" w:rsidRPr="000B3CE2" w:rsidRDefault="000B3CE2" w:rsidP="000B3CE2">
      <w:pPr>
        <w:pStyle w:val="ListParagraph"/>
        <w:numPr>
          <w:ilvl w:val="0"/>
          <w:numId w:val="21"/>
        </w:numPr>
      </w:pPr>
      <w:r>
        <w:t>Integration of different datasets for a more complete transcriptional picture</w:t>
      </w:r>
    </w:p>
    <w:p w14:paraId="0D26B15F" w14:textId="6704E1C3" w:rsidR="001E6179" w:rsidRDefault="001E6179" w:rsidP="0086624B">
      <w:pPr>
        <w:pStyle w:val="Heading5"/>
      </w:pPr>
      <w:r>
        <w:t>Alternative Splicing</w:t>
      </w:r>
    </w:p>
    <w:p w14:paraId="78731063" w14:textId="7148B0E1" w:rsidR="009539D4" w:rsidRPr="009539D4" w:rsidRDefault="009539D4" w:rsidP="009539D4">
      <w:r>
        <w:t xml:space="preserve">Mention the pair of papers in science, </w:t>
      </w:r>
      <w:proofErr w:type="spellStart"/>
      <w:proofErr w:type="gramStart"/>
      <w:r>
        <w:t>dec</w:t>
      </w:r>
      <w:proofErr w:type="spellEnd"/>
      <w:proofErr w:type="gramEnd"/>
      <w:r>
        <w:t xml:space="preserve"> 2012 that discuss evolution using RNA-Seq</w:t>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742318AC"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A4289">
        <w:fldChar w:fldCharType="begin" w:fldLock="1"/>
      </w:r>
      <w:r w:rsidR="006D7B9C">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A4289">
        <w:fldChar w:fldCharType="separate"/>
      </w:r>
      <w:r w:rsidR="007A4289" w:rsidRPr="007A4289">
        <w:rPr>
          <w:noProof/>
        </w:rPr>
        <w:t>(Gilbert, 1978)</w:t>
      </w:r>
      <w:r w:rsidR="007A4289">
        <w:fldChar w:fldCharType="end"/>
      </w:r>
      <w:r>
        <w:t>.  The process of rearranging genes, now known as alternative splicing (AS), has proven to be an integral phase of gene expression in most eukaryotes.  In just 15 years, the number of genes estimated to be alternatively spliced has grown considerably.  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6D7B9C">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A4289" w:rsidRPr="007A4289">
        <w:rPr>
          <w:noProof/>
        </w:rPr>
        <w:t>(Sharp, 1994)</w:t>
      </w:r>
      <w:r w:rsidR="007A4289">
        <w:fldChar w:fldCharType="end"/>
      </w:r>
      <w:r>
        <w:t>.  Not long after the assembly of the first human genome, a number of groups combed through Expressed Sequence Tag (EST) databases to increase that estimate to 35%-59%</w:t>
      </w:r>
      <w:r w:rsidR="007A4289">
        <w:t xml:space="preserve"> </w:t>
      </w:r>
      <w:r w:rsidR="007A4289">
        <w:fldChar w:fldCharType="begin" w:fldLock="1"/>
      </w:r>
      <w:r w:rsidR="006D7B9C">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mp; Lee, 2002)" }, "properties" : { "noteIndex" : 0 }, "schema" : "https://github.com/citation-style-language/schema/raw/master/csl-citation.json" }</w:instrText>
      </w:r>
      <w:r w:rsidR="007A4289">
        <w:fldChar w:fldCharType="separate"/>
      </w:r>
      <w:r w:rsidR="007A4289" w:rsidRPr="007A4289">
        <w:rPr>
          <w:noProof/>
        </w:rPr>
        <w:t>(Modrek &amp; Lee, 2002)</w:t>
      </w:r>
      <w:r w:rsidR="007A4289">
        <w:fldChar w:fldCharType="end"/>
      </w:r>
      <w:r>
        <w:t>.  Soon after, analysis using specially designed microarrays resulted in an increased estimate of 74%</w:t>
      </w:r>
      <w:r w:rsidR="007A4289">
        <w:t xml:space="preserve"> </w:t>
      </w:r>
      <w:r w:rsidR="007A4289">
        <w:fldChar w:fldCharType="begin" w:fldLock="1"/>
      </w:r>
      <w:r w:rsidR="006D7B9C">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A4289" w:rsidRPr="007A4289">
        <w:rPr>
          <w:noProof/>
        </w:rPr>
        <w:t>(Johnson et al., 2003)</w:t>
      </w:r>
      <w:r w:rsidR="007A4289">
        <w:fldChar w:fldCharType="end"/>
      </w:r>
      <w:r>
        <w:t>.  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6D7B9C">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Sultan et al., 2008; E. T. Wang et al., 2008)" }, "properties" : { "noteIndex" : 0 }, "schema" : "https://github.com/citation-style-language/schema/raw/master/csl-citation.json" }</w:instrText>
      </w:r>
      <w:r w:rsidR="007A4289">
        <w:fldChar w:fldCharType="separate"/>
      </w:r>
      <w:r w:rsidR="007A4289" w:rsidRPr="007A4289">
        <w:rPr>
          <w:noProof/>
        </w:rPr>
        <w:t>(Pan et al., 2006; Sultan et al., 2008; E. T. Wang et al., 2008)</w:t>
      </w:r>
      <w:r w:rsidR="007A4289">
        <w:fldChar w:fldCharType="end"/>
      </w:r>
      <w:r w:rsidR="007A4289">
        <w:t xml:space="preserve">. </w:t>
      </w:r>
      <w:r>
        <w:t>Not only did they demonstrate that almost all genes are alternatively spliced, they also showed that AS often occurs in a tissue- and cell type-specific manner.  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B330A6">
      <w:pPr>
        <w:pStyle w:val="Heading5"/>
      </w:pPr>
      <w:r>
        <w:t xml:space="preserve">Deciphering a </w:t>
      </w:r>
      <w:r w:rsidR="00B330A6">
        <w:t>splicing</w:t>
      </w:r>
      <w:r>
        <w:t xml:space="preserve"> c</w:t>
      </w:r>
      <w:r w:rsidR="00B330A6">
        <w:t>ode</w:t>
      </w:r>
    </w:p>
    <w:p w14:paraId="7F61F360" w14:textId="68C208C8" w:rsidR="00691863" w:rsidRDefault="00691863" w:rsidP="00B473B9">
      <w:pPr>
        <w:pStyle w:val="ThesisNormalCompressed"/>
      </w:pPr>
      <w:r>
        <w:t>A gene is alternatively spliced when, as a result of transcription and processing, there are at least two unique transcripts produced from one genomic sequence.  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6D7B9C">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mp; Burge, 2008)" }, "properties" : { "noteIndex" : 0 }, "schema" : "https://github.com/citation-style-language/schema/raw/master/csl-citation.json" }</w:instrText>
      </w:r>
      <w:r w:rsidR="007A4289">
        <w:fldChar w:fldCharType="separate"/>
      </w:r>
      <w:r w:rsidR="007A4289" w:rsidRPr="007A4289">
        <w:rPr>
          <w:noProof/>
        </w:rPr>
        <w:t>(Z. Wang &amp; Burge, 2008)</w:t>
      </w:r>
      <w:r w:rsidR="007A4289">
        <w:fldChar w:fldCharType="end"/>
      </w:r>
      <w:r>
        <w:t>.  In contrast to the core splicing signals, we have limited knowledge of the SREs that serve to increase or decrease the strength of a particular splice site, often within a sea of other potential sit</w:t>
      </w:r>
      <w:r w:rsidR="007A4289">
        <w:t>es</w:t>
      </w:r>
      <w:r>
        <w:t>.  Through a variety of mechanisms, these elements serve as cis-acting sequences and binding sites for trans-acting factors.  Some of the best-studied SREs include Exon Splicing Enhancers and Silencers (ESEs and ESSs).  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6D7B9C">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mp; Caceres, 2009)" }, "properties" : { "noteIndex" : 0 }, "schema" : "https://github.com/citation-style-language/schema/raw/master/csl-citation.json" }</w:instrText>
      </w:r>
      <w:r w:rsidR="007A4289">
        <w:fldChar w:fldCharType="separate"/>
      </w:r>
      <w:r w:rsidR="007A4289" w:rsidRPr="007A4289">
        <w:rPr>
          <w:noProof/>
        </w:rPr>
        <w:t>(Graveley, 2000; Long &amp; Caceres, 2009)</w:t>
      </w:r>
      <w:r w:rsidR="007A4289">
        <w:fldChar w:fldCharType="end"/>
      </w:r>
      <w:r>
        <w:t>.  Meanwhile, ESSs serve to squelch inclusion, often through binding trans-acting heterogeneous ribonucleoprotein particles (hnRNPs)</w:t>
      </w:r>
      <w:r w:rsidR="007A4289">
        <w:t xml:space="preserve"> </w:t>
      </w:r>
      <w:r w:rsidR="007A4289">
        <w:fldChar w:fldCharType="begin" w:fldLock="1"/>
      </w:r>
      <w:r w:rsidR="006D7B9C">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A4289" w:rsidRPr="007A4289">
        <w:rPr>
          <w:noProof/>
        </w:rPr>
        <w:t>(Martinez-Contreras et al., 2007)</w:t>
      </w:r>
      <w:r w:rsidR="007A4289">
        <w:fldChar w:fldCharType="end"/>
      </w:r>
      <w:r>
        <w:t>.  Therefore, binding of these trans-acting factors to their appropriate SREs can either promote or inhibit interactions between the splicing machinery and the pre-mRNA.  The current working hypothesis is that a finely tuned combination of these binding events determines the fina</w:t>
      </w:r>
      <w:r w:rsidR="007A4289">
        <w:t xml:space="preserve">l exon content of each isoform </w:t>
      </w:r>
      <w:r w:rsidR="007A4289">
        <w:fldChar w:fldCharType="begin" w:fldLock="1"/>
      </w:r>
      <w:r w:rsidR="006D7B9C">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mp; Lynch, 2008)" }, "properties" : { "noteIndex" : 0 }, "schema" : "https://github.com/citation-style-language/schema/raw/master/csl-citation.json" }</w:instrText>
      </w:r>
      <w:r w:rsidR="007A4289">
        <w:fldChar w:fldCharType="separate"/>
      </w:r>
      <w:r w:rsidR="007A4289" w:rsidRPr="007A4289">
        <w:rPr>
          <w:noProof/>
        </w:rPr>
        <w:t>(House &amp; Lynch, 2008)</w:t>
      </w:r>
      <w:r w:rsidR="007A4289">
        <w:fldChar w:fldCharType="end"/>
      </w:r>
      <w:r w:rsidR="007A4289">
        <w:t>.</w:t>
      </w:r>
      <w:r>
        <w:t xml:space="preserve"> </w:t>
      </w:r>
    </w:p>
    <w:p w14:paraId="4C09FA51" w14:textId="365B9EA9"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6D7B9C">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Barash et al., 2010; Ladd &amp; Cooper, 2002)" }, "properties" : { "noteIndex" : 0 }, "schema" : "https://github.com/citation-style-language/schema/raw/master/csl-citation.json" }</w:instrText>
      </w:r>
      <w:r w:rsidR="007A4289">
        <w:fldChar w:fldCharType="separate"/>
      </w:r>
      <w:r w:rsidR="007A4289" w:rsidRPr="007A4289">
        <w:rPr>
          <w:noProof/>
        </w:rPr>
        <w:t>(Barash et al., 2010; Ladd &amp; Cooper, 2002)</w:t>
      </w:r>
      <w:r w:rsidR="007A4289">
        <w:fldChar w:fldCharType="end"/>
      </w:r>
      <w:r>
        <w:t>.  Additionally, assignment of the binding motifs to tissue-specific trans-acting factors has also progressed</w:t>
      </w:r>
      <w:r w:rsidR="007A4289">
        <w:t xml:space="preserve"> </w:t>
      </w:r>
      <w:r w:rsidR="007A4289">
        <w:fldChar w:fldCharType="begin" w:fldLock="1"/>
      </w:r>
      <w:r w:rsidR="006D7B9C">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Licatalosi et al., 2008; Ule, Jensen, Mele, &amp; Darnell, 2005)" }, "properties" : { "noteIndex" : 0 }, "schema" : "https://github.com/citation-style-language/schema/raw/master/csl-citation.json" }</w:instrText>
      </w:r>
      <w:r w:rsidR="007A4289">
        <w:fldChar w:fldCharType="separate"/>
      </w:r>
      <w:r w:rsidR="007A4289" w:rsidRPr="007A4289">
        <w:rPr>
          <w:noProof/>
        </w:rPr>
        <w:t>(Jin et al., 2003; Licatalosi et al., 2008; Ule, Jensen, Mele, &amp; Darnell, 2005)</w:t>
      </w:r>
      <w:r w:rsidR="007A4289">
        <w:fldChar w:fldCharType="end"/>
      </w:r>
      <w:r>
        <w:t xml:space="preserve">.  Many of these binding motifs were identified using combined computational and biochemical approaches.  Computational approaches usually involve searching for a comparative enrichment of sequences near splice sites.  Biochemical approaches typically include gel shift, SELEX, and </w:t>
      </w:r>
      <w:proofErr w:type="gramStart"/>
      <w:r>
        <w:t>cross linking</w:t>
      </w:r>
      <w:proofErr w:type="gramEnd"/>
      <w:r>
        <w:t>.  Many of these approaches are performed in vitro and disregard the importance of cellular context on binding affinities.  However, with the increasing accessibility of deep sequencing, many groups are extracting physiologically relevant, high-resolution data from traditional biochemical techniques</w:t>
      </w:r>
      <w:r w:rsidR="00B330A6">
        <w:fldChar w:fldCharType="begin" w:fldLock="1"/>
      </w:r>
      <w:r w:rsidR="006D7B9C">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Ghaemmaghami, Newman, &amp; Weissman, 2009; Ingolia, Lareau, &amp; Weissman, 2011)" }, "properties" : { "noteIndex" : 0 }, "schema" : "https://github.com/citation-style-language/schema/raw/master/csl-citation.json" }</w:instrText>
      </w:r>
      <w:r w:rsidR="00B330A6">
        <w:fldChar w:fldCharType="separate"/>
      </w:r>
      <w:r w:rsidR="00B330A6" w:rsidRPr="00B330A6">
        <w:rPr>
          <w:noProof/>
        </w:rPr>
        <w:t>(Ingolia, Ghaemmaghami, Newman, &amp; Weissman, 2009; Ingolia, Lareau, &amp; Weissman, 2011)</w:t>
      </w:r>
      <w:r w:rsidR="00B330A6">
        <w:fldChar w:fldCharType="end"/>
      </w:r>
      <w:r>
        <w:t>.  Deep-sequencing approaches are also being applied to questions involving mechanisms of AS.  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6D7B9C">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Hafner et al., 2010; Licatalosi et al., 2008)" }, "properties" : { "noteIndex" : 0 }, "schema" : "https://github.com/citation-style-language/schema/raw/master/csl-citation.json" }</w:instrText>
      </w:r>
      <w:r w:rsidR="00B330A6">
        <w:fldChar w:fldCharType="separate"/>
      </w:r>
      <w:r w:rsidR="00B330A6" w:rsidRPr="00B330A6">
        <w:rPr>
          <w:noProof/>
        </w:rPr>
        <w:t>(Hafner et al., 2010; Licatalosi et al., 2008)</w:t>
      </w:r>
      <w:r w:rsidR="00B330A6">
        <w:fldChar w:fldCharType="end"/>
      </w:r>
      <w:r>
        <w:t xml:space="preserve">.  Using this approach, researchers can now enrich their samples for sequences that bind trans-acting factors of interest.  </w:t>
      </w:r>
    </w:p>
    <w:p w14:paraId="25C7EB54" w14:textId="70B96899" w:rsidR="001E6179" w:rsidRDefault="001E6179" w:rsidP="0086624B">
      <w:pPr>
        <w:pStyle w:val="Heading5"/>
      </w:pPr>
      <w:r w:rsidRPr="001E6179">
        <w:t>The Isoform problem</w:t>
      </w:r>
      <w:r w:rsidR="00500D94">
        <w:t xml:space="preserve"> &amp; methods for large-scale analysis of RNA</w:t>
      </w:r>
    </w:p>
    <w:p w14:paraId="2CEEA725" w14:textId="295C7BA0" w:rsidR="00500D94" w:rsidRDefault="00500D94" w:rsidP="00B473B9">
      <w:pPr>
        <w:pStyle w:val="ThesisNormalCompressed"/>
      </w:pPr>
      <w:r>
        <w:t xml:space="preserve">As with many areas of basic research, the field of AS relies on large-scale (aka – global, genome-wide, high-throughput) techniques.  Two of the most widely applied technologies employed for large-scale analysis of gene expression are microarrays and </w:t>
      </w:r>
      <w:proofErr w:type="gramStart"/>
      <w:r>
        <w:t>‘2nd  generation’</w:t>
      </w:r>
      <w:proofErr w:type="gramEnd"/>
      <w:r>
        <w:t xml:space="preserve"> HTS sequencing.  Unfortunately, both of these techniques have fundamental limitations, with the major issues being probe specificity for the former and read length for the latter.  </w:t>
      </w:r>
      <w:r w:rsidR="00645A63">
        <w:t>'</w:t>
      </w:r>
    </w:p>
    <w:p w14:paraId="480600E0" w14:textId="78F2858D" w:rsidR="00645A63" w:rsidRDefault="00645A63" w:rsidP="00645A63">
      <w:pPr>
        <w:pStyle w:val="Figure-02-Figure"/>
      </w:pPr>
      <w:r>
        <w:drawing>
          <wp:inline distT="0" distB="0" distL="0" distR="0" wp14:anchorId="71D1EC1C" wp14:editId="38D9071C">
            <wp:extent cx="5477510" cy="4837430"/>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yc:Dropbox:Thesis:Figures:01-Introduction:Connectivity.and.seq.methodology.limitations.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7510" cy="4837430"/>
                    </a:xfrm>
                    <a:prstGeom prst="rect">
                      <a:avLst/>
                    </a:prstGeom>
                    <a:noFill/>
                    <a:ln>
                      <a:noFill/>
                    </a:ln>
                  </pic:spPr>
                </pic:pic>
              </a:graphicData>
            </a:graphic>
          </wp:inline>
        </w:drawing>
      </w:r>
    </w:p>
    <w:p w14:paraId="5A8F0BA2" w14:textId="77777777" w:rsidR="00500D94" w:rsidRDefault="00500D94" w:rsidP="00B473B9">
      <w:pPr>
        <w:pStyle w:val="ThesisNormalCompressed"/>
      </w:pPr>
      <w:r>
        <w:t xml:space="preserve">Microarrays rely on hybridization of a target sequence to a known probe averaging 25 to 100 </w:t>
      </w:r>
      <w:proofErr w:type="gramStart"/>
      <w:r>
        <w:t>nt</w:t>
      </w:r>
      <w:proofErr w:type="gramEnd"/>
      <w:r>
        <w:t xml:space="preserve"> in length (Southern, 2001).  Therefore, microarrays indicate only the presence of short sequences in the target sample and do not provide adequate linkage information of these sequences.  A hypothetical scenario can be used to describe it another way.  Say we are investigating a transcript known to display two different regions of AS (Figure 1-A&amp;B).  Probes targeting these two regions demonstrated an increase in signal for both AS events.  Unfortunately, we could not determine if we observed an increase in unique transcripts, each containing only one region of AS, or an increase in production of a single transcript containing both regions (</w:t>
      </w:r>
      <w:proofErr w:type="spellStart"/>
      <w:r>
        <w:t>Calarco</w:t>
      </w:r>
      <w:proofErr w:type="spellEnd"/>
      <w:r>
        <w:t xml:space="preserve"> et al., 2007a).  This binary analysis is the heart of the “connectivity problem.”  Microarrays have proven extremely informative and will likely continue to do so in more targeted applications.  However, this issue, combined with concerns of cross-hybridization, reproducibility, and a comparably small dynamic range, will likely hasten microarray displacement by RNA-Seq as the preferred method for comprehensive analysis of gene expression (</w:t>
      </w:r>
      <w:proofErr w:type="spellStart"/>
      <w:r>
        <w:t>Shendure</w:t>
      </w:r>
      <w:proofErr w:type="spellEnd"/>
      <w:r>
        <w:t xml:space="preserve">, 2008).  </w:t>
      </w:r>
    </w:p>
    <w:p w14:paraId="3CBE33D9" w14:textId="0B91638A" w:rsidR="00500D94" w:rsidRDefault="00500D94" w:rsidP="00B473B9">
      <w:pPr>
        <w:pStyle w:val="ThesisNormalCompressed"/>
      </w:pPr>
      <w:r>
        <w:t>Many researchers are turning toward 2nd generation HTS methodologies for comprehensive transcriptome analysis.  This sequencing approach has significance advantages over microarrays.  Specifically, it allows de novo identification of isoforms, over a larger dynamic range, in a quantitative fashion (</w:t>
      </w:r>
      <w:proofErr w:type="spellStart"/>
      <w:r>
        <w:t>Mortazavi</w:t>
      </w:r>
      <w:proofErr w:type="spellEnd"/>
      <w:r>
        <w:t xml:space="preserve"> et al., 2008).  Additionally, newly developed techniques enrich samples for low-abundance isoforms, making the complete cataloging of AS events a possibility (</w:t>
      </w:r>
      <w:proofErr w:type="spellStart"/>
      <w:r>
        <w:t>Djebali</w:t>
      </w:r>
      <w:proofErr w:type="spellEnd"/>
      <w:r>
        <w:t xml:space="preserve"> et al., 2008; </w:t>
      </w:r>
      <w:proofErr w:type="spellStart"/>
      <w:r>
        <w:t>Salehi-Ashtiani</w:t>
      </w:r>
      <w:proofErr w:type="spellEnd"/>
      <w:r>
        <w:t xml:space="preserve"> et al., 2008).  Unfortunately, the current read-length abilities (depicted in Figure 1-B) of all sequencing platforms do not solve the connectivity problem.  Excluding single-molecule HTS read lengths of sufficient length (</w:t>
      </w:r>
      <w:proofErr w:type="spellStart"/>
      <w:r>
        <w:t>Shendure</w:t>
      </w:r>
      <w:proofErr w:type="spellEnd"/>
      <w:r>
        <w:t xml:space="preserve"> et al., 2004), other approaches proposed to solve the connectivity problem include traditional cloning and sequencing or hybridization of query </w:t>
      </w:r>
      <w:proofErr w:type="spellStart"/>
      <w:r>
        <w:t>oligos</w:t>
      </w:r>
      <w:proofErr w:type="spellEnd"/>
      <w:r>
        <w:t xml:space="preserve"> to single-molecule transcripts (Zhu et al., 2003; </w:t>
      </w:r>
      <w:proofErr w:type="spellStart"/>
      <w:r>
        <w:t>Calarco</w:t>
      </w:r>
      <w:proofErr w:type="spellEnd"/>
      <w:r>
        <w:t xml:space="preserve"> et al., 2007a; </w:t>
      </w:r>
      <w:proofErr w:type="spellStart"/>
      <w:r>
        <w:t>Emerick</w:t>
      </w:r>
      <w:proofErr w:type="spellEnd"/>
      <w:r>
        <w:t xml:space="preserve"> et al., 2007).  While these approaches can determine exon sequence connectivity, they scale poorly and are not feasible for large-scale applications.  </w:t>
      </w:r>
    </w:p>
    <w:p w14:paraId="65BA6A90" w14:textId="58A6A117" w:rsidR="00500D94" w:rsidRDefault="00500D94" w:rsidP="00B473B9">
      <w:pPr>
        <w:pStyle w:val="ThesisNormalCompressed"/>
      </w:pPr>
      <w:r>
        <w:t xml:space="preserve">Clearly, AS </w:t>
      </w:r>
      <w:r w:rsidR="008D3E66">
        <w:t xml:space="preserve">is an essential regulatory mechanism involved in the control of </w:t>
      </w:r>
      <w:r>
        <w:t>human gene expression.  Its combinatorial nature could potentially answer many questions, such as a physical explanation of what separates us from our closest evolutionary ancestor, the chimpanzee (</w:t>
      </w:r>
      <w:proofErr w:type="spellStart"/>
      <w:r>
        <w:t>Calarco</w:t>
      </w:r>
      <w:proofErr w:type="spellEnd"/>
      <w:r>
        <w:t xml:space="preserve"> et al., 2007b).  Additionally, the influence of AS on disease and cancer is slowly coming to light (</w:t>
      </w:r>
      <w:proofErr w:type="spellStart"/>
      <w:r>
        <w:t>Tazi</w:t>
      </w:r>
      <w:proofErr w:type="spellEnd"/>
      <w:r>
        <w:t xml:space="preserve"> et al., 2009).  Unfortunately, because of the limitations of methods currently used for the large-scale analysis of isoform expression we fail to obtain the complete picture of AS.  One specific missing element of that picture is the prevalence of coordination between different regions of AS separated by large spans of sequence.  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2C40A9EB" w14:textId="20E2B757" w:rsidR="00B473B9" w:rsidRPr="00B473B9" w:rsidRDefault="00B473B9" w:rsidP="00B473B9">
      <w:pPr>
        <w:pStyle w:val="ThesisNormalCompressed"/>
        <w:rPr>
          <w:b/>
        </w:rPr>
      </w:pPr>
      <w:r w:rsidRPr="00B473B9">
        <w:rPr>
          <w:b/>
        </w:rPr>
        <w:t>Need to mention DSCAM – that can be the transition to Coordination in splicing</w:t>
      </w:r>
    </w:p>
    <w:p w14:paraId="6D4286F7" w14:textId="77777777" w:rsidR="00B473B9" w:rsidRPr="00500D94" w:rsidRDefault="00B473B9" w:rsidP="00B473B9">
      <w:pPr>
        <w:pStyle w:val="ThesisNormalCompressed"/>
      </w:pPr>
    </w:p>
    <w:p w14:paraId="20309F2A" w14:textId="77777777" w:rsidR="001E6179" w:rsidRPr="000B3CE2" w:rsidRDefault="001E6179" w:rsidP="000B3CE2">
      <w:pPr>
        <w:pStyle w:val="Heading4"/>
      </w:pPr>
      <w:r w:rsidRPr="000B3CE2">
        <w:t>Coordination in splicing</w:t>
      </w:r>
    </w:p>
    <w:p w14:paraId="1635DBC0" w14:textId="77777777" w:rsidR="00500D94" w:rsidRDefault="00500D94" w:rsidP="00B473B9">
      <w:pPr>
        <w:pStyle w:val="ThesisNormalCompressed"/>
      </w:pPr>
    </w:p>
    <w:p w14:paraId="6C0E59E1" w14:textId="6645936E" w:rsidR="00500D94" w:rsidRDefault="00500D94" w:rsidP="00673D3A">
      <w:pPr>
        <w:pStyle w:val="CompressedNumberedOutline"/>
      </w:pPr>
      <w:r>
        <w:t>==From my qualifying exam==</w:t>
      </w:r>
    </w:p>
    <w:p w14:paraId="250206F7" w14:textId="77777777" w:rsidR="00691863" w:rsidRDefault="00691863" w:rsidP="00B473B9">
      <w:pPr>
        <w:pStyle w:val="ThesisNormalCompressed"/>
      </w:pPr>
      <w:proofErr w:type="spellStart"/>
      <w:r>
        <w:t>Fededa</w:t>
      </w:r>
      <w:proofErr w:type="spellEnd"/>
      <w:r>
        <w:t xml:space="preserve">, </w:t>
      </w:r>
      <w:proofErr w:type="spellStart"/>
      <w:r>
        <w:t>Fagnani</w:t>
      </w:r>
      <w:proofErr w:type="spellEnd"/>
      <w:r>
        <w:t xml:space="preserve">, Parra (Deep intron), </w:t>
      </w:r>
      <w:proofErr w:type="spellStart"/>
      <w:r>
        <w:t>Peng</w:t>
      </w:r>
      <w:proofErr w:type="spellEnd"/>
      <w:r>
        <w:t xml:space="preserve"> (exons)</w:t>
      </w:r>
    </w:p>
    <w:p w14:paraId="7D9AEE84" w14:textId="664738BB" w:rsidR="00500D94" w:rsidRDefault="00500D94" w:rsidP="00B473B9">
      <w:pPr>
        <w:pStyle w:val="ThesisNormalCompressed"/>
      </w:pPr>
      <w:r>
        <w:t xml:space="preserve">Identification of proximally acting SREs is progressing at a rapid pace.  New and traditional biochemical methods, coupled with HTS, will undoubtedly fuel this progress.  Unfortunately, a critical component of AS regulation currently neglected by the field is that of SREs acting across a considerable distance.  One observation that may lead to the identification of long-range SREs is intramolecular coordination between distal splicing decisions.  Figure 1-A shows a model transcript that may exhibit coordinated distal regions of AS.  In this model, the 5’ region of AS contains a cassette exon, which may or may not be included.  This region is separated from the 3’ region of AS by many thousands of nucleotides.  Does the decision to include the cassette exon have an effect on which of the mutually exclusive exons is included?  This type of AS regulation may represent a general and pervasive phenomenon. </w:t>
      </w:r>
    </w:p>
    <w:p w14:paraId="3BBD3FCE" w14:textId="5FEE725E" w:rsidR="00500D94" w:rsidRDefault="00500D94" w:rsidP="00B473B9">
      <w:pPr>
        <w:pStyle w:val="ThesisNormalCompressed"/>
      </w:pPr>
      <w:r>
        <w:t xml:space="preserve">There is precedence in the literature for genes known to display coordinated regions of AS.  One of the clearest examples is mouse </w:t>
      </w:r>
      <w:r w:rsidR="00F32C1D">
        <w:t>Fibronectin</w:t>
      </w:r>
      <w:r>
        <w:t xml:space="preserve"> (see Figure 2).  In this gene, inclusion of the alternatively spliced Extra Domain A (EDI or EDA) region promotes splicing from one of three alternative 3’ Splice Site (3’SS) in the type III homologies connecting segment (IIICS) region, resulting in more frequent production of shorter transcripts (</w:t>
      </w:r>
      <w:proofErr w:type="spellStart"/>
      <w:r>
        <w:t>Fededa</w:t>
      </w:r>
      <w:proofErr w:type="spellEnd"/>
      <w:r>
        <w:t xml:space="preserve"> et al., 2005).  This effect occurs over six constitutively expressed exons and 800 </w:t>
      </w:r>
      <w:proofErr w:type="gramStart"/>
      <w:r>
        <w:t>nt</w:t>
      </w:r>
      <w:proofErr w:type="gramEnd"/>
      <w:r>
        <w:t xml:space="preserve"> of sequence (5400 nt if introns are considered).  The authors of this study also analyzed EST databases, concluding that approximately 25% of human genes contain multiple regions of AS.  How many of these regions could show a coordinated effect, similar to that observed in </w:t>
      </w:r>
      <w:r w:rsidR="00F32C1D">
        <w:t>Fibronectin</w:t>
      </w:r>
      <w:r>
        <w:t xml:space="preserve">?  Providing some insight into this question, </w:t>
      </w:r>
      <w:proofErr w:type="spellStart"/>
      <w:r>
        <w:t>Fagnani</w:t>
      </w:r>
      <w:proofErr w:type="spellEnd"/>
      <w:r>
        <w:t xml:space="preserve"> et al used microarrays designed to report on inclusion levels of cassette exons in mammalian central nervous system tissues (</w:t>
      </w:r>
      <w:proofErr w:type="spellStart"/>
      <w:r>
        <w:t>Fagnani</w:t>
      </w:r>
      <w:proofErr w:type="spellEnd"/>
      <w:r>
        <w:t xml:space="preserve"> et al., 2007).  The results produced a set of 38 pairs of exons mapping to the same gene that showed a coordinated increase or decrease of inclusion levels.  A partial list, focusing on high-confidence events containing potentially coordinated regions of AS separated by more than 1000 </w:t>
      </w:r>
      <w:proofErr w:type="gramStart"/>
      <w:r>
        <w:t>nt</w:t>
      </w:r>
      <w:proofErr w:type="gramEnd"/>
      <w:r>
        <w:t xml:space="preserve"> of final transcript is shown in Table 1.   Unfortunately, this and other large-scale studies preclude the complete determination of intramolecular coordination of AS.</w:t>
      </w:r>
    </w:p>
    <w:p w14:paraId="115C6237" w14:textId="667608DC" w:rsidR="001E6179" w:rsidRDefault="001E6179" w:rsidP="000B3CE2">
      <w:pPr>
        <w:pStyle w:val="Heading4"/>
      </w:pPr>
      <w:proofErr w:type="gramStart"/>
      <w:r>
        <w:t>piRNAs</w:t>
      </w:r>
      <w:proofErr w:type="gramEnd"/>
      <w:r w:rsidR="00D419F5">
        <w:t xml:space="preserve"> </w:t>
      </w:r>
    </w:p>
    <w:p w14:paraId="7E5A7FCF" w14:textId="728A5612" w:rsidR="004C266E" w:rsidRDefault="004C266E" w:rsidP="00B473B9">
      <w:pPr>
        <w:pStyle w:val="ThesisNormalCompressed"/>
      </w:pPr>
      <w:r w:rsidRPr="00901B18">
        <w:rPr>
          <w:highlight w:val="yellow"/>
        </w:rPr>
        <w:t>! Importance of mammalian piRNAs to maintain sterility</w:t>
      </w:r>
    </w:p>
    <w:p w14:paraId="3683542E" w14:textId="14067271" w:rsidR="00302521" w:rsidRDefault="004C266E" w:rsidP="00B473B9">
      <w:pPr>
        <w:pStyle w:val="ThesisNormalCompressed"/>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 xml:space="preserve">.  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r w:rsidR="00D7702A">
        <w:t>Argonaute</w:t>
      </w:r>
      <w:r w:rsidR="0004430A">
        <w:t xml:space="preserve"> proteins that bind piRNAs, PIWI, to decreased fertility </w:t>
      </w:r>
      <w:r w:rsidR="00165309">
        <w:fldChar w:fldCharType="begin" w:fldLock="1"/>
      </w:r>
      <w:r w:rsidR="006D7B9C">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Gu et al., 2010)" }, "properties" : { "noteIndex" : 0 }, "schema" : "https://github.com/citation-style-language/schema/raw/master/csl-citation.json" }</w:instrText>
      </w:r>
      <w:r w:rsidR="00165309">
        <w:fldChar w:fldCharType="separate"/>
      </w:r>
      <w:r w:rsidR="00165309" w:rsidRPr="00165309">
        <w:rPr>
          <w:noProof/>
        </w:rPr>
        <w:t>(Gu et al., 2010)</w:t>
      </w:r>
      <w:r w:rsidR="00165309">
        <w:fldChar w:fldCharType="end"/>
      </w:r>
    </w:p>
    <w:p w14:paraId="5ADDECEC" w14:textId="68CAD2CD" w:rsidR="004C266E" w:rsidRDefault="00645A63" w:rsidP="00645A63">
      <w:pPr>
        <w:pStyle w:val="Figure-02-Figure"/>
      </w:pPr>
      <w:r>
        <w:drawing>
          <wp:inline distT="0" distB="0" distL="0" distR="0" wp14:anchorId="34E65251" wp14:editId="79C07EBB">
            <wp:extent cx="5486400" cy="5166360"/>
            <wp:effectExtent l="0" t="0" r="0" b="0"/>
            <wp:docPr id="26" name="Picture 26" descr="Macintosh HD:Users:royc:Dropbox:Thesis:Figures:01-Introduction:mouse.piRNA.developmen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166360"/>
                    </a:xfrm>
                    <a:prstGeom prst="rect">
                      <a:avLst/>
                    </a:prstGeom>
                    <a:noFill/>
                    <a:ln>
                      <a:noFill/>
                    </a:ln>
                  </pic:spPr>
                </pic:pic>
              </a:graphicData>
            </a:graphic>
          </wp:inline>
        </w:drawing>
      </w:r>
    </w:p>
    <w:p w14:paraId="0ED6FA18" w14:textId="684534D2" w:rsidR="004C266E" w:rsidRDefault="004C266E" w:rsidP="00B473B9">
      <w:pPr>
        <w:pStyle w:val="ThesisNormalCompressed"/>
      </w:pPr>
      <w:proofErr w:type="gramStart"/>
      <w:r w:rsidRPr="00901B18">
        <w:rPr>
          <w:highlight w:val="yellow"/>
        </w:rPr>
        <w:t>!Description</w:t>
      </w:r>
      <w:proofErr w:type="gramEnd"/>
      <w:r w:rsidRPr="00901B18">
        <w:rPr>
          <w:highlight w:val="yellow"/>
        </w:rPr>
        <w:t xml:space="preserve"> of the three classes of mammalian piRNAs (#Figure</w:t>
      </w:r>
      <w:r>
        <w:t>)</w:t>
      </w:r>
    </w:p>
    <w:p w14:paraId="5A82F420" w14:textId="2A2DC7CF" w:rsidR="00D7702A" w:rsidRDefault="0004430A" w:rsidP="00B473B9">
      <w:pPr>
        <w:pStyle w:val="ThesisNormalCompressed"/>
      </w:pPr>
      <w:r>
        <w:t>Mammalian piRNAs can be divided into three major classes</w:t>
      </w:r>
      <w:r w:rsidR="00EF1C83">
        <w:t xml:space="preserve"> (#Figure of my own design on piRNAs)</w:t>
      </w:r>
      <w:r>
        <w:t>. The first, present before birth, are those of the ‘fetal piRNAs’.  These piRNAs tend to be short, bind the PIWI protein MILI2 in mice, and have sequences found in transposable elements [$REF</w:t>
      </w:r>
      <w:r w:rsidR="00D7702A">
        <w:t xml:space="preserve"> – 2008 </w:t>
      </w:r>
      <w:proofErr w:type="spellStart"/>
      <w:r w:rsidR="00D7702A">
        <w:t>Mol</w:t>
      </w:r>
      <w:proofErr w:type="spellEnd"/>
      <w:r w:rsidR="00D7702A">
        <w:t xml:space="preserve"> </w:t>
      </w:r>
      <w:proofErr w:type="spellStart"/>
      <w:r w:rsidR="00D7702A">
        <w:t>cel</w:t>
      </w:r>
      <w:proofErr w:type="spellEnd"/>
      <w:r w:rsidR="00D7702A">
        <w:t xml:space="preserve"> paper?</w:t>
      </w:r>
      <w:r>
        <w:t xml:space="preserve">]. </w:t>
      </w:r>
      <w:r w:rsidR="00EF1C83">
        <w:t xml:space="preserve">The next class of piRNAs, historically but confusing grouped with the previous class, are called Pre-pachytene piRNAs.  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xml:space="preserve">, and devoid of intronic sequences.  This ‘gene </w:t>
      </w:r>
      <w:r w:rsidR="00D64D73">
        <w:t>architecture</w:t>
      </w:r>
      <w:r w:rsidR="00D7702A">
        <w:t>’ makes the pachytene piRNA loci some of the most interesting RNA-producing regions of the mammalian genome.</w:t>
      </w:r>
    </w:p>
    <w:p w14:paraId="4014E820" w14:textId="77777777" w:rsidR="004C266E" w:rsidRDefault="004C266E" w:rsidP="00B473B9">
      <w:pPr>
        <w:pStyle w:val="ThesisNormalCompressed"/>
      </w:pPr>
    </w:p>
    <w:p w14:paraId="7D19E990" w14:textId="4BFC57FE" w:rsidR="004C266E" w:rsidRDefault="004C266E" w:rsidP="00B473B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12749FC1" w:rsidR="000E783C" w:rsidRDefault="000E783C" w:rsidP="00B473B9">
      <w:pPr>
        <w:pStyle w:val="ThesisNormalCompressed"/>
      </w:pPr>
      <w:proofErr w:type="spellStart"/>
      <w:r>
        <w:t>Viyrekas</w:t>
      </w:r>
      <w:proofErr w:type="spellEnd"/>
      <w:r>
        <w:t xml:space="preserve"> et al discovered that many MIWI-associated piRNAs do not bind, as measured by </w:t>
      </w:r>
      <w:proofErr w:type="spellStart"/>
      <w:r>
        <w:t>ClIP</w:t>
      </w:r>
      <w:proofErr w:type="spellEnd"/>
      <w:r>
        <w:t xml:space="preserve">, actually bind mRNAs directly, without a small RNA guide </w:t>
      </w:r>
      <w:r>
        <w:fldChar w:fldCharType="begin" w:fldLock="1"/>
      </w:r>
      <w:r w:rsidR="006D7B9C">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Pr="000E783C">
        <w:rPr>
          <w:noProof/>
        </w:rPr>
        <w:t>(Vourekas et al., 2012)</w:t>
      </w:r>
      <w:r>
        <w:fldChar w:fldCharType="end"/>
      </w:r>
      <w:r>
        <w:t>.</w:t>
      </w:r>
    </w:p>
    <w:p w14:paraId="22A8CDDF" w14:textId="77777777" w:rsidR="000E783C" w:rsidRDefault="000E783C" w:rsidP="00B473B9">
      <w:pPr>
        <w:pStyle w:val="ThesisNormalCompressed"/>
      </w:pPr>
    </w:p>
    <w:p w14:paraId="40EEAF3D" w14:textId="77777777" w:rsidR="000E783C" w:rsidRDefault="000E783C" w:rsidP="00B473B9">
      <w:pPr>
        <w:pStyle w:val="ThesisNormalCompressed"/>
      </w:pPr>
    </w:p>
    <w:p w14:paraId="2AC88C62" w14:textId="731DE6E2" w:rsidR="004C266E" w:rsidRDefault="000E783C" w:rsidP="00B473B9">
      <w:pPr>
        <w:pStyle w:val="ThesisNormalCompressed"/>
      </w:pPr>
      <w:r>
        <w:t>Both studies used point mutations in the catalytic tried of Miwi2, Mili, (De Fazio</w:t>
      </w:r>
      <w:proofErr w:type="gramStart"/>
      <w:r>
        <w:t>)  and</w:t>
      </w:r>
      <w:proofErr w:type="gramEnd"/>
      <w:r>
        <w:t xml:space="preserve"> </w:t>
      </w:r>
      <w:proofErr w:type="spellStart"/>
      <w:r>
        <w:t>Miw</w:t>
      </w:r>
      <w:proofErr w:type="spellEnd"/>
      <w:r>
        <w:t xml:space="preserve"> (Reuter) to remove the slicer activity.  The MIWI2 and MILI study found that the mice were </w:t>
      </w:r>
      <w:proofErr w:type="spellStart"/>
      <w:r>
        <w:t>steile</w:t>
      </w:r>
      <w:proofErr w:type="spellEnd"/>
      <w:r>
        <w:t>, and did not accumulate transposon-mapping piRNAs.  The MIWI study found that the mice were also sterile, and demonstrated increased LINE1</w:t>
      </w:r>
      <w:r w:rsidR="00495C02">
        <w:t xml:space="preserve"> </w:t>
      </w:r>
      <w:proofErr w:type="spellStart"/>
      <w:r w:rsidR="00495C02">
        <w:t>atranscript</w:t>
      </w:r>
      <w:proofErr w:type="spellEnd"/>
      <w:r w:rsidR="00495C02">
        <w:t xml:space="preserve"> accumulation.  </w:t>
      </w:r>
      <w:r>
        <w:t xml:space="preserve">  </w:t>
      </w:r>
      <w:r>
        <w:fldChar w:fldCharType="begin" w:fldLock="1"/>
      </w:r>
      <w:r w:rsidR="006D7B9C">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Reuter et al., 2011)" }, "properties" : { "noteIndex" : 0 }, "schema" : "https://github.com/citation-style-language/schema/raw/master/csl-citation.json" }</w:instrText>
      </w:r>
      <w:r>
        <w:fldChar w:fldCharType="separate"/>
      </w:r>
      <w:r w:rsidRPr="000E783C">
        <w:rPr>
          <w:noProof/>
        </w:rPr>
        <w:t>(De Fazio et al., 2011; Reuter et al., 2011)</w:t>
      </w:r>
      <w:r>
        <w:fldChar w:fldCharType="end"/>
      </w:r>
      <w:proofErr w:type="gramStart"/>
      <w:r w:rsidR="00495C02">
        <w:t>.</w:t>
      </w:r>
      <w:proofErr w:type="gramEnd"/>
      <w:r w:rsidR="00495C02">
        <w:t xml:space="preserve">  The Reuter study states that much the biological activity of MIWI depends on its slicer activity.</w:t>
      </w:r>
    </w:p>
    <w:p w14:paraId="26E7E0D6" w14:textId="77777777" w:rsidR="004C266E" w:rsidRDefault="004C266E" w:rsidP="00B473B9">
      <w:pPr>
        <w:pStyle w:val="ThesisNormalCompressed"/>
      </w:pP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7C3F27B8" w14:textId="77777777" w:rsidR="004C266E" w:rsidRDefault="004C266E" w:rsidP="00B473B9">
      <w:pPr>
        <w:pStyle w:val="ThesisNormalCompressed"/>
      </w:pP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CDC4BC9" w:rsidR="00302521" w:rsidRDefault="00302521" w:rsidP="00B473B9">
      <w:pPr>
        <w:pStyle w:val="ThesisNormalCompressed"/>
      </w:pPr>
      <w:r w:rsidRPr="000B1BC3">
        <w:t xml:space="preserve">However, annotation of the molecular RNA precursors to these polymers–the piRNA precursor transcripts–was a simple inclusion of large chunks of chromosomal coordinates.  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  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  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 xml:space="preserve">Precision of 5prime end is critical for proper measurement of proximity to suspected transcription factor binding motifs and </w:t>
      </w:r>
      <w:proofErr w:type="gramStart"/>
      <w:r>
        <w:t>experimentally-determined</w:t>
      </w:r>
      <w:proofErr w:type="gramEnd"/>
      <w:r>
        <w:t xml:space="preserve"> ChIP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and dynamic nature of 3prim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4B676304" w14:textId="1BBAA4E4" w:rsidR="008E5E04" w:rsidRPr="00D469A1" w:rsidRDefault="008E5E04" w:rsidP="00C808F9">
      <w:pPr>
        <w:widowControl w:val="0"/>
        <w:tabs>
          <w:tab w:val="left" w:pos="940"/>
          <w:tab w:val="left" w:pos="1440"/>
        </w:tabs>
        <w:autoSpaceDE w:val="0"/>
        <w:autoSpaceDN w:val="0"/>
        <w:adjustRightInd w:val="0"/>
        <w:spacing w:line="240" w:lineRule="auto"/>
      </w:pPr>
      <w:r>
        <w:t>Paired-end is critically important</w:t>
      </w:r>
    </w:p>
    <w:p w14:paraId="2DAA1283" w14:textId="77777777" w:rsidR="00D469A1" w:rsidRPr="001D4E99" w:rsidRDefault="00D469A1" w:rsidP="001D4E99">
      <w:pPr>
        <w:pStyle w:val="Heading1"/>
      </w:pPr>
      <w:bookmarkStart w:id="42" w:name="_Toc237332400"/>
      <w:bookmarkStart w:id="43" w:name="_Toc364687508"/>
      <w:bookmarkStart w:id="44" w:name="_Toc364713209"/>
      <w:r w:rsidRPr="001D4E99">
        <w:t>Research Chapters</w:t>
      </w:r>
      <w:bookmarkEnd w:id="42"/>
      <w:bookmarkEnd w:id="43"/>
      <w:bookmarkEnd w:id="44"/>
    </w:p>
    <w:p w14:paraId="57E6E67A" w14:textId="7248B08D" w:rsidR="00FF0906" w:rsidRDefault="00D469A1" w:rsidP="00801AE0">
      <w:pPr>
        <w:pStyle w:val="Headings-01-BodyMatter"/>
      </w:pPr>
      <w:bookmarkStart w:id="45" w:name="_Toc364687509"/>
      <w:r>
        <w:t>CHAPTER I</w:t>
      </w:r>
      <w:r w:rsidR="004754D1">
        <w:t>: SeqZip methodology</w:t>
      </w:r>
      <w:bookmarkEnd w:id="45"/>
    </w:p>
    <w:p w14:paraId="3EC76055" w14:textId="12D642D6" w:rsidR="004754D1" w:rsidRDefault="004754D1" w:rsidP="002B0336">
      <w:pPr>
        <w:pStyle w:val="Heading4"/>
      </w:pPr>
      <w:r>
        <w:t xml:space="preserve">Nature </w:t>
      </w:r>
      <w:r w:rsidR="00A94507">
        <w:t>methods paper</w:t>
      </w:r>
    </w:p>
    <w:p w14:paraId="16AE4E39" w14:textId="77777777" w:rsidR="00595D92" w:rsidRDefault="00595D92" w:rsidP="002B0336">
      <w:pPr>
        <w:pStyle w:val="Heading5"/>
      </w:pPr>
      <w:r>
        <w:t>SeqZip Development</w:t>
      </w:r>
    </w:p>
    <w:p w14:paraId="37FBA5DE" w14:textId="77777777" w:rsidR="00595D92" w:rsidRDefault="00595D92" w:rsidP="002B0336">
      <w:pPr>
        <w:pStyle w:val="Heading5"/>
      </w:pPr>
      <w:r>
        <w:t>Discovery of novel enzyme activity</w:t>
      </w:r>
    </w:p>
    <w:p w14:paraId="4C17023A" w14:textId="6E2BA276" w:rsidR="00595D92" w:rsidRDefault="002B0336" w:rsidP="002B0336">
      <w:pPr>
        <w:pStyle w:val="Heading5"/>
      </w:pPr>
      <w:r>
        <w:t>CD45</w:t>
      </w:r>
    </w:p>
    <w:p w14:paraId="09FA9B7C" w14:textId="1B046E79" w:rsidR="002B0336" w:rsidRDefault="002B0336" w:rsidP="002B0336">
      <w:pPr>
        <w:pStyle w:val="Heading5"/>
      </w:pPr>
      <w:r>
        <w:t>FN1</w:t>
      </w:r>
    </w:p>
    <w:p w14:paraId="00B52A1A" w14:textId="77777777" w:rsidR="002B0336" w:rsidRDefault="002B0336" w:rsidP="00B473B9">
      <w:pPr>
        <w:pStyle w:val="ThesisNormalCompressed"/>
      </w:pPr>
    </w:p>
    <w:p w14:paraId="46577CB7" w14:textId="74F158E7" w:rsidR="00595D92" w:rsidRDefault="00595D92" w:rsidP="002B0336">
      <w:pPr>
        <w:pStyle w:val="Heading5"/>
      </w:pPr>
      <w:r w:rsidRPr="00595D92">
        <w:t>DSCAM</w:t>
      </w:r>
    </w:p>
    <w:p w14:paraId="1A3C97E1" w14:textId="77777777" w:rsidR="002B0336" w:rsidRDefault="002B0336" w:rsidP="00673D3A">
      <w:pPr>
        <w:pStyle w:val="CompressedNumberedOutline"/>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77777777" w:rsidR="008C7D7B" w:rsidRDefault="008C7D7B" w:rsidP="008C7D7B">
      <w:pPr>
        <w:pStyle w:val="Heading5"/>
      </w:pPr>
      <w:r>
        <w:t>10 Gene set work?</w:t>
      </w:r>
    </w:p>
    <w:p w14:paraId="58FA0BF7" w14:textId="77777777" w:rsidR="008C7D7B" w:rsidRDefault="008C7D7B" w:rsidP="008C7D7B">
      <w:pPr>
        <w:pStyle w:val="ThesisNormalCompressed"/>
      </w:pPr>
      <w:r>
        <w:t>Can take language from your QE for an introduction</w:t>
      </w:r>
    </w:p>
    <w:p w14:paraId="0BA9EF61" w14:textId="77777777" w:rsidR="008C7D7B" w:rsidRDefault="008C7D7B" w:rsidP="008C7D7B">
      <w:pPr>
        <w:pStyle w:val="ThesisNormalCompressed"/>
      </w:pPr>
      <w:r>
        <w:t>You will have to write up the results.</w:t>
      </w:r>
    </w:p>
    <w:p w14:paraId="11511E41" w14:textId="77777777" w:rsidR="008C7D7B" w:rsidRDefault="008C7D7B" w:rsidP="008C7D7B">
      <w:pPr>
        <w:pStyle w:val="Table-01-title"/>
      </w:pPr>
      <w:r>
        <w:t xml:space="preserve">Table of genes </w:t>
      </w:r>
      <w:proofErr w:type="spellStart"/>
      <w:r>
        <w:t>vs</w:t>
      </w:r>
      <w:proofErr w:type="spellEnd"/>
      <w:r>
        <w:t xml:space="preserve"> correlation = see 2011 </w:t>
      </w:r>
      <w:proofErr w:type="spellStart"/>
      <w:r>
        <w:t>trac</w:t>
      </w:r>
      <w:proofErr w:type="spellEnd"/>
    </w:p>
    <w:p w14:paraId="24F93D59" w14:textId="5E190329" w:rsidR="008C7D7B" w:rsidRDefault="008C7D7B" w:rsidP="008C7D7B">
      <w:pPr>
        <w:pStyle w:val="Heading5"/>
      </w:pPr>
      <w:r>
        <w:t>Fragmentation of in vitro transcripts</w:t>
      </w:r>
    </w:p>
    <w:p w14:paraId="611AD98E" w14:textId="31449147" w:rsidR="008C7D7B" w:rsidRDefault="008C7D7B" w:rsidP="008C7D7B">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2E8613DB" w14:textId="327C5213" w:rsidR="008C7D7B" w:rsidRPr="008C7D7B" w:rsidRDefault="008C7D7B" w:rsidP="008C7D7B">
      <w:pPr>
        <w:pStyle w:val="Figure-02-Figure"/>
      </w:pPr>
      <w:r>
        <w:drawing>
          <wp:inline distT="0" distB="0" distL="0" distR="0" wp14:anchorId="6FE5E14E" wp14:editId="4F16A31C">
            <wp:extent cx="2770505" cy="3794760"/>
            <wp:effectExtent l="0" t="0" r="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505" cy="3794760"/>
                    </a:xfrm>
                    <a:prstGeom prst="rect">
                      <a:avLst/>
                    </a:prstGeom>
                    <a:noFill/>
                    <a:ln>
                      <a:noFill/>
                    </a:ln>
                  </pic:spPr>
                </pic:pic>
              </a:graphicData>
            </a:graphic>
          </wp:inline>
        </w:drawing>
      </w:r>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5C8861A9" w:rsidR="00D469A1" w:rsidRPr="00D469A1" w:rsidRDefault="00FF0906" w:rsidP="000E7772">
      <w:pPr>
        <w:pStyle w:val="Headings-01-BodyMatter"/>
      </w:pPr>
      <w:bookmarkStart w:id="46" w:name="_Toc364687510"/>
      <w:r>
        <w:t>CHAPTER I</w:t>
      </w:r>
      <w:r w:rsidR="007F242F">
        <w:t>I</w:t>
      </w:r>
      <w:proofErr w:type="gramStart"/>
      <w:r w:rsidR="007F242F">
        <w:t>:</w:t>
      </w:r>
      <w:r w:rsidR="004754D1">
        <w:t>HIV</w:t>
      </w:r>
      <w:proofErr w:type="gramEnd"/>
      <w:r w:rsidR="004754D1">
        <w:t xml:space="preserve"> and piRNA precursors</w:t>
      </w:r>
      <w:bookmarkEnd w:id="46"/>
    </w:p>
    <w:p w14:paraId="69EC8BDA" w14:textId="61F187D5" w:rsidR="00595D92" w:rsidRDefault="00595D92" w:rsidP="002B0336">
      <w:pPr>
        <w:pStyle w:val="Heading4"/>
      </w:pPr>
      <w:proofErr w:type="gramStart"/>
      <w:r>
        <w:t>piRNA</w:t>
      </w:r>
      <w:proofErr w:type="gramEnd"/>
      <w:r>
        <w:t xml:space="preserve"> precursor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proofErr w:type="gramStart"/>
      <w:r>
        <w:t>!Introduction</w:t>
      </w:r>
      <w:proofErr w:type="gramEnd"/>
    </w:p>
    <w:p w14:paraId="5CB58EE7" w14:textId="0CEAD820" w:rsidR="00901B18" w:rsidRDefault="003F4618" w:rsidP="003F4618">
      <w:pPr>
        <w:pStyle w:val="ThesisNormalCompressed"/>
      </w:pPr>
      <w:r>
        <w:t xml:space="preserve">While it is believed that </w:t>
      </w:r>
      <w:proofErr w:type="spellStart"/>
      <w:r>
        <w:t>pIRNA</w:t>
      </w:r>
      <w:proofErr w:type="spellEnd"/>
      <w:r>
        <w:t xml:space="preserve"> </w:t>
      </w:r>
      <w:proofErr w:type="spellStart"/>
      <w:r>
        <w:t>precusors</w:t>
      </w:r>
      <w:proofErr w:type="spellEnd"/>
      <w:r>
        <w:t xml:space="preserve"> exist as a long continuous piece of mRNA, it has not been experimentally demonstrated.  The best evidence for a continuous transcript comes from genetic work performed in the Hannon lab </w:t>
      </w:r>
      <w:r>
        <w:fldChar w:fldCharType="begin" w:fldLock="1"/>
      </w:r>
      <w:r w:rsidR="006D7B9C">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3F4618">
        <w:rPr>
          <w:noProof/>
        </w:rPr>
        <w:t>(Brennecke et al., 2007)</w:t>
      </w:r>
      <w:r>
        <w:fldChar w:fldCharType="end"/>
      </w:r>
      <w:r>
        <w:t xml:space="preserve">. Here a P-element was </w:t>
      </w:r>
      <w:proofErr w:type="spellStart"/>
      <w:r>
        <w:t>introducted</w:t>
      </w:r>
      <w:proofErr w:type="spellEnd"/>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  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  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30251F58" w14:textId="3C38103B" w:rsidR="003F4618" w:rsidRDefault="003F4618" w:rsidP="00901B18">
      <w:pPr>
        <w:pStyle w:val="Table-01-title"/>
      </w:pPr>
      <w:r>
        <w:t xml:space="preserve"> </w:t>
      </w:r>
      <w:r w:rsidRPr="00901B18">
        <w:rPr>
          <w:rStyle w:val="Figure-01-TitleChar"/>
        </w:rPr>
        <w:t>(#TABLE – top clusters in mice).</w:t>
      </w:r>
      <w:r>
        <w:t xml:space="preserve">  </w:t>
      </w:r>
    </w:p>
    <w:p w14:paraId="14195A2E" w14:textId="3BDBEBD6" w:rsidR="00C2471E" w:rsidRDefault="00C2471E" w:rsidP="00C2471E">
      <w:pPr>
        <w:pStyle w:val="Figure-02-Figure"/>
      </w:pPr>
      <w:r w:rsidRPr="00C2471E">
        <w:drawing>
          <wp:inline distT="0" distB="0" distL="0" distR="0" wp14:anchorId="020D033B" wp14:editId="74F2A1D8">
            <wp:extent cx="4589127" cy="4091492"/>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9608" cy="4091921"/>
                    </a:xfrm>
                    <a:prstGeom prst="rect">
                      <a:avLst/>
                    </a:prstGeom>
                    <a:noFill/>
                    <a:ln>
                      <a:noFill/>
                    </a:ln>
                  </pic:spPr>
                </pic:pic>
              </a:graphicData>
            </a:graphic>
          </wp:inline>
        </w:drawing>
      </w:r>
    </w:p>
    <w:p w14:paraId="0EBCF358" w14:textId="01D03623" w:rsidR="00C2471E" w:rsidRDefault="00C2471E" w:rsidP="00C2471E">
      <w:pPr>
        <w:pStyle w:val="Figure-02-Figure"/>
      </w:pPr>
      <w:r>
        <w:drawing>
          <wp:inline distT="0" distB="0" distL="0" distR="0" wp14:anchorId="2BB994EA" wp14:editId="09929155">
            <wp:extent cx="5174029" cy="3273806"/>
            <wp:effectExtent l="0" t="0" r="7620" b="3175"/>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4029" cy="3273806"/>
                    </a:xfrm>
                    <a:prstGeom prst="rect">
                      <a:avLst/>
                    </a:prstGeom>
                    <a:noFill/>
                    <a:ln>
                      <a:noFill/>
                    </a:ln>
                  </pic:spPr>
                </pic:pic>
              </a:graphicData>
            </a:graphic>
          </wp:inline>
        </w:drawing>
      </w:r>
    </w:p>
    <w:p w14:paraId="12F40A2C" w14:textId="6F6F020E" w:rsidR="00C2471E" w:rsidRDefault="00C2471E" w:rsidP="00C2471E">
      <w:pPr>
        <w:pStyle w:val="Figure-02-Figure"/>
      </w:pPr>
      <w:r>
        <w:drawing>
          <wp:inline distT="0" distB="0" distL="0" distR="0" wp14:anchorId="4F972CAE" wp14:editId="1ECFA57D">
            <wp:extent cx="4909642" cy="4900930"/>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9642" cy="4900930"/>
                    </a:xfrm>
                    <a:prstGeom prst="rect">
                      <a:avLst/>
                    </a:prstGeom>
                    <a:noFill/>
                    <a:ln>
                      <a:noFill/>
                    </a:ln>
                  </pic:spPr>
                </pic:pic>
              </a:graphicData>
            </a:graphic>
          </wp:inline>
        </w:drawing>
      </w:r>
    </w:p>
    <w:p w14:paraId="1B37C19A" w14:textId="18D45627" w:rsidR="00C2471E" w:rsidRDefault="00C2471E" w:rsidP="00C2471E">
      <w:pPr>
        <w:pStyle w:val="Figure-02-Figure"/>
      </w:pPr>
      <w:r>
        <w:drawing>
          <wp:inline distT="0" distB="0" distL="0" distR="0" wp14:anchorId="4EEC8944" wp14:editId="211AC9B0">
            <wp:extent cx="4572000" cy="1847139"/>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1847139"/>
                    </a:xfrm>
                    <a:prstGeom prst="rect">
                      <a:avLst/>
                    </a:prstGeom>
                    <a:noFill/>
                    <a:ln>
                      <a:noFill/>
                    </a:ln>
                  </pic:spPr>
                </pic:pic>
              </a:graphicData>
            </a:graphic>
          </wp:inline>
        </w:drawing>
      </w:r>
    </w:p>
    <w:p w14:paraId="5BFCE569" w14:textId="0FF9D17A" w:rsidR="00C2471E" w:rsidRDefault="00C2471E" w:rsidP="00C2471E">
      <w:pPr>
        <w:pStyle w:val="Figure-02-Figure"/>
      </w:pPr>
      <w:r>
        <w:drawing>
          <wp:inline distT="0" distB="0" distL="0" distR="0" wp14:anchorId="7DE5F11C" wp14:editId="795FBD6C">
            <wp:extent cx="5143500" cy="3051572"/>
            <wp:effectExtent l="0" t="0" r="0" b="0"/>
            <wp:docPr id="21" name="Picture 21" descr="Macintosh HD:Users:royc:Dropbox:Thesis:Figures:02-Research Chapters:Chapter2-HIV_and_piRNAs:testes.specific.rnaseq-precurso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3500" cy="3051572"/>
                    </a:xfrm>
                    <a:prstGeom prst="rect">
                      <a:avLst/>
                    </a:prstGeom>
                    <a:noFill/>
                    <a:ln>
                      <a:noFill/>
                    </a:ln>
                  </pic:spPr>
                </pic:pic>
              </a:graphicData>
            </a:graphic>
          </wp:inline>
        </w:drawing>
      </w:r>
    </w:p>
    <w:p w14:paraId="211089A1" w14:textId="3B7B09E0" w:rsidR="00C2471E" w:rsidRDefault="00C2471E" w:rsidP="00C2471E">
      <w:pPr>
        <w:pStyle w:val="Figure-02-Figure"/>
      </w:pPr>
      <w:r>
        <w:drawing>
          <wp:inline distT="0" distB="0" distL="0" distR="0" wp14:anchorId="560713B9" wp14:editId="2F6A0FFC">
            <wp:extent cx="4800600" cy="3782713"/>
            <wp:effectExtent l="0" t="0" r="0" b="1905"/>
            <wp:docPr id="22" name="Picture 22" descr="Macintosh HD:Users:royc:Dropbox:Thesis:Figures:02-Research Chapters:Chapter2-HIV_and_piRNAs:piRNA-precusor.m1.analysis.by.seqzip.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0600" cy="3782713"/>
                    </a:xfrm>
                    <a:prstGeom prst="rect">
                      <a:avLst/>
                    </a:prstGeom>
                    <a:noFill/>
                    <a:ln>
                      <a:noFill/>
                    </a:ln>
                  </pic:spPr>
                </pic:pic>
              </a:graphicData>
            </a:graphic>
          </wp:inline>
        </w:drawing>
      </w:r>
    </w:p>
    <w:p w14:paraId="56DE1676" w14:textId="77777777" w:rsidR="00C2471E" w:rsidRDefault="00C2471E" w:rsidP="00C2471E">
      <w:pPr>
        <w:pStyle w:val="Figure-02-Figure"/>
      </w:pPr>
    </w:p>
    <w:p w14:paraId="1BB83184" w14:textId="682FC3B2" w:rsidR="00C2471E" w:rsidRDefault="00C2471E" w:rsidP="00C2471E">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0291A2AF" w14:textId="0D764EE2" w:rsidR="00C2471E" w:rsidRDefault="00C2471E" w:rsidP="00C2471E">
      <w:pPr>
        <w:pStyle w:val="Figure-02-Figure"/>
      </w:pPr>
    </w:p>
    <w:p w14:paraId="68F2DAFB" w14:textId="77777777" w:rsidR="00C2471E" w:rsidRDefault="00C2471E" w:rsidP="00C2471E">
      <w:pPr>
        <w:pStyle w:val="Figure-02-Figure"/>
      </w:pPr>
    </w:p>
    <w:p w14:paraId="745679B4" w14:textId="71AB843C" w:rsidR="00C2471E" w:rsidRDefault="00C2471E" w:rsidP="00C2471E">
      <w:pPr>
        <w:pStyle w:val="Figure-02-Figure"/>
      </w:pPr>
    </w:p>
    <w:p w14:paraId="5165D5AF" w14:textId="77777777" w:rsidR="00693770" w:rsidRDefault="00693770" w:rsidP="00901B18">
      <w:pPr>
        <w:pStyle w:val="Table-01-title"/>
      </w:pPr>
    </w:p>
    <w:p w14:paraId="4B5B6088" w14:textId="0B93207E" w:rsidR="003F4618" w:rsidRDefault="003F4618" w:rsidP="003F4618">
      <w:pPr>
        <w:pStyle w:val="ThesisNormalCompressed"/>
      </w:pPr>
      <w:r>
        <w:tab/>
      </w:r>
    </w:p>
    <w:p w14:paraId="26524882" w14:textId="6F333A31" w:rsidR="003F4618" w:rsidRDefault="003F4618" w:rsidP="003F4618">
      <w:pPr>
        <w:pStyle w:val="ThesisNormalCompressed"/>
        <w:ind w:firstLine="0"/>
      </w:pPr>
      <w:proofErr w:type="gramStart"/>
      <w:r w:rsidRPr="00901B18">
        <w:rPr>
          <w:highlight w:val="yellow"/>
        </w:rPr>
        <w:t>!Conclusion</w:t>
      </w:r>
      <w:proofErr w:type="gramEnd"/>
    </w:p>
    <w:p w14:paraId="1B4C5D31" w14:textId="19A3A253" w:rsidR="003F4618" w:rsidRDefault="003F4618" w:rsidP="003F4618">
      <w:pPr>
        <w:pStyle w:val="ThesisNormalCompressed"/>
        <w:ind w:firstLine="0"/>
      </w:pPr>
      <w:r>
        <w:tab/>
        <w:t xml:space="preserve">Unfortunately, we were never able to obtain signal representing a </w:t>
      </w:r>
      <w:proofErr w:type="gramStart"/>
      <w:r>
        <w:t>full length</w:t>
      </w:r>
      <w:proofErr w:type="gramEnd"/>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  Therefor, we were unable to experimentally demonstrate the integrity of piRNA precursor transcripts using the SeqZip methodology.</w:t>
      </w:r>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33F0C55D"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w:t>
      </w:r>
      <w:proofErr w:type="spellStart"/>
      <w:r w:rsidR="00901B18">
        <w:t>producted</w:t>
      </w:r>
      <w:proofErr w:type="spellEnd"/>
      <w:r w:rsidR="00901B18">
        <w:t xml:space="preserve"> from those transcripts.  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6E304A57" w:rsidR="00595D92" w:rsidRDefault="00595D92" w:rsidP="002B0336">
      <w:pPr>
        <w:pStyle w:val="Heading4"/>
      </w:pPr>
      <w:r>
        <w:t>HIV Transcript integrity</w:t>
      </w:r>
    </w:p>
    <w:p w14:paraId="29CD3B39" w14:textId="77F5D096"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6D7B9C">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Pr="00901B18">
        <w:rPr>
          <w:noProof/>
          <w:highlight w:val="yellow"/>
        </w:rPr>
        <w:t>(Serquiña et al., 2013)</w:t>
      </w:r>
      <w:r w:rsidRPr="00901B18">
        <w:rPr>
          <w:highlight w:val="yellow"/>
        </w:rPr>
        <w:fldChar w:fldCharType="end"/>
      </w:r>
    </w:p>
    <w:p w14:paraId="734678AC" w14:textId="65CF1F25" w:rsidR="003F4618" w:rsidRPr="003F4618" w:rsidRDefault="003F4618" w:rsidP="003F4618">
      <w:pPr>
        <w:pStyle w:val="ThesisNormalCompressed"/>
      </w:pPr>
      <w:r>
        <w:t xml:space="preserve">MOV10L1 is implicated in HIV genome stability and intactness.  We sought to measure the effects of a point mutant in the ATPase domain of MOV10L1 on the ‘intactness’ of the HIV genome.  The HIV genome </w:t>
      </w:r>
      <w:proofErr w:type="gramStart"/>
      <w:r>
        <w:t>is known to be packaged</w:t>
      </w:r>
      <w:proofErr w:type="gramEnd"/>
      <w:r>
        <w:t xml:space="preserve"> in pairs in viral particles. Proteomics studies have measured MOV10L1 and Upf1 in viral particles, implicated these proteins, which are known helicases, in the </w:t>
      </w:r>
      <w:proofErr w:type="spellStart"/>
      <w:r>
        <w:t>maintance</w:t>
      </w:r>
      <w:proofErr w:type="spellEnd"/>
      <w:r>
        <w:t xml:space="preserve"> and infectivity of HIV.</w:t>
      </w:r>
    </w:p>
    <w:p w14:paraId="59048E5F" w14:textId="73F0D537" w:rsidR="00FF0906" w:rsidRDefault="00FF0906" w:rsidP="00801AE0">
      <w:pPr>
        <w:pStyle w:val="Headings-01-BodyMatter"/>
        <w:numPr>
          <w:ilvl w:val="0"/>
          <w:numId w:val="28"/>
        </w:numPr>
      </w:pPr>
      <w:bookmarkStart w:id="47" w:name="_Toc364687511"/>
      <w:r>
        <w:t xml:space="preserve">CHAPTER </w:t>
      </w:r>
      <w:proofErr w:type="gramStart"/>
      <w:r>
        <w:t>I</w:t>
      </w:r>
      <w:r w:rsidR="00E12F6C">
        <w:t>II</w:t>
      </w:r>
      <w:r w:rsidR="004754D1">
        <w:t xml:space="preserve"> :</w:t>
      </w:r>
      <w:proofErr w:type="gramEnd"/>
      <w:r w:rsidR="004754D1">
        <w:t xml:space="preserve"> </w:t>
      </w:r>
      <w:r w:rsidR="007F242F">
        <w:t>MolCel2013</w:t>
      </w:r>
      <w:bookmarkEnd w:id="4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7777777"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 xml:space="preserve">p of Argonaute proteins, the small RNA-guided proteins responsible for RNA interference and related pathways (Kumar and Carmichael, 1998; Aravin and Hannon, 2008; </w:t>
      </w:r>
      <w:proofErr w:type="spellStart"/>
      <w:r w:rsidRPr="00FF6349">
        <w:t>Farazi</w:t>
      </w:r>
      <w:proofErr w:type="spellEnd"/>
      <w:r w:rsidRPr="00FF6349">
        <w:t xml:space="preserve"> et al., 2008; Kim et al., 2009; Thomson and Lin, 2009; </w:t>
      </w:r>
      <w:proofErr w:type="spellStart"/>
      <w:r w:rsidRPr="00FF6349">
        <w:t>Cenik</w:t>
      </w:r>
      <w:proofErr w:type="spellEnd"/>
      <w:r w:rsidRPr="00FF6349">
        <w:t xml:space="preserve"> and Zamore, 2011).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 (</w:t>
      </w:r>
      <w:proofErr w:type="spellStart"/>
      <w:r w:rsidRPr="00FF6349">
        <w:t>Vagin</w:t>
      </w:r>
      <w:proofErr w:type="spellEnd"/>
      <w:r w:rsidRPr="00FF6349">
        <w:t xml:space="preserve"> et al., 2006; </w:t>
      </w:r>
      <w:proofErr w:type="spellStart"/>
      <w:r w:rsidRPr="00FF6349">
        <w:t>Houwing</w:t>
      </w:r>
      <w:proofErr w:type="spellEnd"/>
      <w:r w:rsidRPr="00FF6349">
        <w:t xml:space="preserve"> et al., 2007).</w:t>
      </w:r>
    </w:p>
    <w:p w14:paraId="3FC1BB9F" w14:textId="77777777" w:rsidR="00FF6349" w:rsidRDefault="00FF6349" w:rsidP="00B473B9">
      <w:pPr>
        <w:pStyle w:val="ThesisNormalCompressed"/>
        <w:rPr>
          <w:b/>
          <w:bCs/>
          <w:iCs/>
        </w:rPr>
      </w:pPr>
      <w:r w:rsidRPr="00FF6349">
        <w:t xml:space="preserve">In most bilateral animals, germline piRNAs protect the genome from transposon activation, but also have other functions (Aravin et al., 2001, 2007, 2008; </w:t>
      </w:r>
      <w:proofErr w:type="spellStart"/>
      <w:r w:rsidRPr="00FF6349">
        <w:t>Vagin</w:t>
      </w:r>
      <w:proofErr w:type="spellEnd"/>
      <w:r w:rsidRPr="00FF6349">
        <w:t xml:space="preserve"> et al., 2004, 2006; </w:t>
      </w:r>
      <w:proofErr w:type="spellStart"/>
      <w:r w:rsidRPr="00FF6349">
        <w:t>Brennecke</w:t>
      </w:r>
      <w:proofErr w:type="spellEnd"/>
      <w:r w:rsidRPr="00FF6349">
        <w:t xml:space="preserve"> et al., 2007; </w:t>
      </w:r>
      <w:proofErr w:type="spellStart"/>
      <w:r w:rsidRPr="00FF6349">
        <w:t>Carmell</w:t>
      </w:r>
      <w:proofErr w:type="spellEnd"/>
      <w:r w:rsidRPr="00FF6349">
        <w:t xml:space="preserve"> et al., 2007; </w:t>
      </w:r>
      <w:proofErr w:type="spellStart"/>
      <w:r w:rsidRPr="00FF6349">
        <w:t>Hartig</w:t>
      </w:r>
      <w:proofErr w:type="spellEnd"/>
      <w:r w:rsidRPr="00FF6349">
        <w:t xml:space="preserve"> et al., 2007; Kuramochi-Miyagawa et al., 2008; Ashe et al., 2012; Lee et al., 2012; </w:t>
      </w:r>
      <w:proofErr w:type="spellStart"/>
      <w:r w:rsidRPr="00FF6349">
        <w:t>Shirayama</w:t>
      </w:r>
      <w:proofErr w:type="spellEnd"/>
      <w:r w:rsidRPr="00FF6349">
        <w:t xml:space="preserve"> et al., 2012).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w:t>
      </w:r>
      <w:proofErr w:type="gramStart"/>
      <w:r w:rsidRPr="00FF6349">
        <w:t>to make</w:t>
      </w:r>
      <w:proofErr w:type="gramEnd"/>
      <w:r w:rsidRPr="00FF6349">
        <w:t xml:space="preserve"> pachytene piRNAs blocks production of mature sperm (Deng and Lin, 2002; Aravin and Hannon, 2008; Reuter et al., 2011; </w:t>
      </w:r>
      <w:proofErr w:type="spellStart"/>
      <w:r w:rsidRPr="00FF6349">
        <w:t>Vourekas</w:t>
      </w:r>
      <w:proofErr w:type="spellEnd"/>
      <w:r w:rsidRPr="00FF6349">
        <w:t xml:space="preserve"> et al., 2012). What triggers the accumulation of pachytene piRNAs when spermatocytes enter the pachynema is unknown.</w:t>
      </w:r>
    </w:p>
    <w:p w14:paraId="7D4926CA" w14:textId="77777777" w:rsidR="00FF6349" w:rsidRDefault="00FF6349" w:rsidP="00B473B9">
      <w:pPr>
        <w:pStyle w:val="ThesisNormalCompressed"/>
        <w:rPr>
          <w:b/>
          <w:bCs/>
          <w:iCs/>
        </w:rPr>
      </w:pPr>
      <w:r w:rsidRPr="00FF6349">
        <w:t>In Caenorhabditis elegans, each piRNA is processed from its own short RNA polymerase II (Pol II) transcript (</w:t>
      </w:r>
      <w:proofErr w:type="spellStart"/>
      <w:r w:rsidRPr="00FF6349">
        <w:t>Gu</w:t>
      </w:r>
      <w:proofErr w:type="spellEnd"/>
      <w:r w:rsidRPr="00FF6349">
        <w:t xml:space="preserve"> et al., 2012).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proofErr w:type="spellStart"/>
      <w:r w:rsidRPr="00FF6349">
        <w:rPr>
          <w:rFonts w:hint="eastAsia"/>
        </w:rPr>
        <w:t>Brennecke</w:t>
      </w:r>
      <w:proofErr w:type="spellEnd"/>
      <w:r w:rsidRPr="00FF6349">
        <w:rPr>
          <w:rFonts w:hint="eastAsia"/>
        </w:rPr>
        <w:t xml:space="preserve"> et al., 2007). High-through</w:t>
      </w:r>
      <w:r w:rsidRPr="00FF6349">
        <w:t>put sequencing and chromatin immunoprecipitation (ChIP)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 xml:space="preserve">Instead, piRNA loci have been defined as clusters: regions of the genome with a high density of mapping piRNA sequences (Aravin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Aravin et al., 2007; </w:t>
      </w:r>
      <w:proofErr w:type="spellStart"/>
      <w:r w:rsidRPr="00FF6349">
        <w:t>Robine</w:t>
      </w:r>
      <w:proofErr w:type="spellEnd"/>
      <w:r w:rsidRPr="00FF6349">
        <w:t xml:space="preserve"> et al., 2009; Saito et al., 2009).</w:t>
      </w:r>
    </w:p>
    <w:p w14:paraId="37D39228" w14:textId="77777777" w:rsidR="00FF6349" w:rsidRDefault="00FF6349" w:rsidP="00B473B9">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24">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746B42E1" w14:textId="0434E3C4" w:rsidR="00FF4125" w:rsidRPr="00801AE0" w:rsidRDefault="00801AE0" w:rsidP="003E7FE6">
      <w:pPr>
        <w:pStyle w:val="Figure-01-Title"/>
      </w:pPr>
      <w:bookmarkStart w:id="48" w:name="_Toc364761512"/>
      <w:r w:rsidRPr="00801AE0">
        <w:t xml:space="preserve">Figure </w:t>
      </w:r>
      <w:fldSimple w:instr=" STYLEREF 3 \s ">
        <w:r w:rsidR="00213D57">
          <w:rPr>
            <w:noProof/>
          </w:rPr>
          <w:t>0</w:t>
        </w:r>
      </w:fldSimple>
      <w:r w:rsidR="003A3EE1">
        <w:noBreakHyphen/>
      </w:r>
      <w:fldSimple w:instr=" SEQ Figure \* ARABIC \s 3 ">
        <w:r w:rsidR="00213D57">
          <w:rPr>
            <w:noProof/>
          </w:rPr>
          <w:t>1</w:t>
        </w:r>
      </w:fldSimple>
      <w:r w:rsidRPr="00801AE0">
        <w:t xml:space="preserve"> piRNA Precursors are RNA Pol II Transcripts</w:t>
      </w:r>
      <w:bookmarkEnd w:id="48"/>
    </w:p>
    <w:p w14:paraId="1D33B0F3" w14:textId="3D7299E4" w:rsidR="00235C4F" w:rsidRDefault="008F1DC5" w:rsidP="00B473B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25">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0DCB26C" w:rsidR="00A74A0E" w:rsidRDefault="00801AE0" w:rsidP="003E7FE6">
      <w:pPr>
        <w:pStyle w:val="Figure-01-Title"/>
      </w:pPr>
      <w:bookmarkStart w:id="49" w:name="_Toc364761513"/>
      <w:proofErr w:type="gramStart"/>
      <w:r>
        <w:t>Figure</w:t>
      </w:r>
      <w:r>
        <w:noBreakHyphen/>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rsidR="003A3EE1">
        <w:noBreakHyphen/>
      </w:r>
      <w:proofErr w:type="gramEnd"/>
      <w:r w:rsidR="00693770">
        <w:fldChar w:fldCharType="begin"/>
      </w:r>
      <w:r w:rsidR="00693770">
        <w:instrText xml:space="preserve"> SEQ Figure \* ARABIC \s 3 </w:instrText>
      </w:r>
      <w:r w:rsidR="00693770">
        <w:fldChar w:fldCharType="separate"/>
      </w:r>
      <w:r w:rsidR="00213D57">
        <w:rPr>
          <w:noProof/>
        </w:rPr>
        <w:t>2</w:t>
      </w:r>
      <w:r w:rsidR="00693770">
        <w:rPr>
          <w:noProof/>
        </w:rPr>
        <w:fldChar w:fldCharType="end"/>
      </w:r>
      <w:proofErr w:type="gramStart"/>
      <w:r w:rsidR="00673D3A" w:rsidRPr="00AB6CE7">
        <w:t>.</w:t>
      </w:r>
      <w:proofErr w:type="gramEnd"/>
      <w:r w:rsidR="00673D3A" w:rsidRPr="00AB6CE7">
        <w:t xml:space="preserve"> The Major piRNA-Producing Genes of the Post-Partum Mouse Testis</w:t>
      </w:r>
      <w:bookmarkEnd w:id="49"/>
    </w:p>
    <w:p w14:paraId="3FAE7F18" w14:textId="2E960241" w:rsidR="00FF6349" w:rsidRDefault="00FF6349" w:rsidP="00B473B9">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  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B473B9">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w:t>
      </w:r>
      <w:proofErr w:type="spellStart"/>
      <w:r w:rsidRPr="00FF6349">
        <w:rPr>
          <w:lang w:eastAsia="ja-JP"/>
        </w:rPr>
        <w:t>zygotene</w:t>
      </w:r>
      <w:proofErr w:type="spellEnd"/>
      <w:r w:rsidRPr="00FF6349">
        <w:rPr>
          <w:lang w:eastAsia="ja-JP"/>
        </w:rPr>
        <w:t xml:space="preserv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B473B9">
      <w:pPr>
        <w:pStyle w:val="ThesisNormalCompressed"/>
        <w:rPr>
          <w:lang w:eastAsia="ja-JP"/>
        </w:rPr>
      </w:pPr>
      <w:r w:rsidRPr="00FF6349">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proofErr w:type="spellStart"/>
      <w:r w:rsidR="00E94279" w:rsidRPr="00E1336B">
        <w:rPr>
          <w:lang w:eastAsia="ja-JP"/>
        </w:rPr>
        <w:t>seq</w:t>
      </w:r>
      <w:proofErr w:type="spellEnd"/>
      <w:r w:rsidR="00E94279" w:rsidRPr="00E1336B">
        <w:rPr>
          <w:lang w:eastAsia="ja-JP"/>
        </w:rPr>
        <w:t xml:space="preserve">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Previous studies defined piRNA clusters based solely on small RNA sequencing data (Girard et al., 2006; Lau et al., 2006; Aravin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and H3K4me3 ChIP-</w:t>
      </w:r>
      <w:proofErr w:type="spellStart"/>
      <w:r w:rsidRPr="00FF6349">
        <w:rPr>
          <w:rFonts w:hint="eastAsia"/>
          <w:lang w:eastAsia="ja-JP"/>
        </w:rPr>
        <w:t>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Mice produce three PIWI proteins: MIWI2 (PIWIL4), which binds piRNAs in perinatal testis (</w:t>
      </w:r>
      <w:proofErr w:type="spellStart"/>
      <w:r>
        <w:t>Carmell</w:t>
      </w:r>
      <w:proofErr w:type="spellEnd"/>
      <w:r>
        <w:t xml:space="preserve"> et al., 2007; Aravin et al., 2008); MILI (PIWIL2), which binds piRNAs at least until the round spermatid stage of spermatogenesis (Kuramochi-Miyagawa et al., 2004; Aravin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w:t>
      </w:r>
      <w:proofErr w:type="spellStart"/>
      <w:r>
        <w:t>Robine</w:t>
      </w:r>
      <w:proofErr w:type="spellEnd"/>
      <w:r>
        <w:t xml:space="preserve"> et al., 2009), to MIWI-bound piRNAs, which have a 30 nt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26">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4EC20FFE" w:rsidR="003E7FE6" w:rsidRPr="003E7FE6" w:rsidRDefault="003E7FE6" w:rsidP="003E7FE6">
      <w:pPr>
        <w:pStyle w:val="Figure-01-Title"/>
      </w:pPr>
      <w:bookmarkStart w:id="50" w:name="_Toc364761514"/>
      <w:r w:rsidRPr="003E7FE6">
        <w:t xml:space="preserve">Figure </w:t>
      </w:r>
      <w:fldSimple w:instr=" STYLEREF 3 \s ">
        <w:r w:rsidR="00213D57">
          <w:rPr>
            <w:noProof/>
          </w:rPr>
          <w:t>0</w:t>
        </w:r>
      </w:fldSimple>
      <w:r w:rsidR="003A3EE1">
        <w:noBreakHyphen/>
      </w:r>
      <w:fldSimple w:instr=" SEQ Figure \* ARABIC \s 3 ">
        <w:r w:rsidR="00213D57">
          <w:rPr>
            <w:noProof/>
          </w:rPr>
          <w:t>3</w:t>
        </w:r>
      </w:fldSimple>
      <w:r w:rsidRPr="003E7FE6">
        <w:t xml:space="preserve"> Three Classes of piRNA-Generating Loci</w:t>
      </w:r>
      <w:bookmarkEnd w:id="50"/>
    </w:p>
    <w:p w14:paraId="11B25509" w14:textId="66E622FD" w:rsidR="008F1DC5" w:rsidRDefault="008F1DC5" w:rsidP="00B473B9">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27">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7D88D078" w:rsidR="00D419F5" w:rsidRPr="00100771" w:rsidRDefault="00D419F5" w:rsidP="00100771">
      <w:pPr>
        <w:pStyle w:val="Figure-01-Title"/>
      </w:pPr>
      <w:bookmarkStart w:id="51" w:name="_Toc364761515"/>
      <w:r w:rsidRPr="00100771">
        <w:t xml:space="preserve">Figure </w:t>
      </w:r>
      <w:fldSimple w:instr=" STYLEREF 3 \s ">
        <w:r w:rsidR="00213D57">
          <w:rPr>
            <w:noProof/>
          </w:rPr>
          <w:t>0</w:t>
        </w:r>
      </w:fldSimple>
      <w:r w:rsidR="003A3EE1" w:rsidRPr="00100771">
        <w:noBreakHyphen/>
      </w:r>
      <w:fldSimple w:instr=" SEQ Figure \* ARABIC \s 3 ">
        <w:r w:rsidR="00213D57">
          <w:rPr>
            <w:noProof/>
          </w:rPr>
          <w:t>4</w:t>
        </w:r>
      </w:fldSimple>
      <w:r w:rsidRPr="00100771">
        <w:t xml:space="preserve"> Pre-pachytene piRNAs Persist in Pachytene Spermatocytes</w:t>
      </w:r>
      <w:bookmarkEnd w:id="5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Gan et al., 2011; </w:t>
      </w:r>
      <w:proofErr w:type="spellStart"/>
      <w:r>
        <w:t>Modzelewski</w:t>
      </w:r>
      <w:proofErr w:type="spellEnd"/>
      <w:r>
        <w:t xml:space="preserve"> et al., 2012). Transcript abundance from the 84 pre-pachytene loci was high at 3 dpp (median abundance = 11 rpkm), higher by 8 dpp (18 rpkm), and lower in purified </w:t>
      </w:r>
      <w:proofErr w:type="spellStart"/>
      <w:r>
        <w:t>leptotene</w:t>
      </w:r>
      <w:proofErr w:type="spellEnd"/>
      <w:r>
        <w:t>/</w:t>
      </w:r>
      <w:proofErr w:type="spellStart"/>
      <w:r>
        <w:t>zygotene</w:t>
      </w:r>
      <w:proofErr w:type="spellEnd"/>
      <w:r>
        <w:t xml:space="preserve"> spermatocytes (3.3 rpkm; Figure S2B). Yet piRNA precursor transcripts were readily detectable in purified pachytene spermatocytes at a level (4.6 rpkm) comparable to that in purified </w:t>
      </w:r>
      <w:proofErr w:type="spellStart"/>
      <w:r>
        <w:t>leptotene</w:t>
      </w:r>
      <w:proofErr w:type="spellEnd"/>
      <w:r>
        <w:t>/</w:t>
      </w:r>
      <w:proofErr w:type="spellStart"/>
      <w:r>
        <w:t>zygotene</w:t>
      </w:r>
      <w:proofErr w:type="spellEnd"/>
      <w:r>
        <w:t xml:space="preserve"> spermatocytes (Figure S2B; Gan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51CAEA6E" w:rsidR="003E7FE6" w:rsidRPr="003E7FE6" w:rsidRDefault="003E7FE6" w:rsidP="003E7FE6">
      <w:pPr>
        <w:pStyle w:val="Figure-01-Title"/>
      </w:pPr>
      <w:bookmarkStart w:id="52" w:name="_Toc364761516"/>
      <w:r w:rsidRPr="003E7FE6">
        <w:t xml:space="preserve">Figure </w:t>
      </w:r>
      <w:fldSimple w:instr=" STYLEREF 3 \s ">
        <w:r w:rsidR="00213D57">
          <w:rPr>
            <w:noProof/>
          </w:rPr>
          <w:t>0</w:t>
        </w:r>
      </w:fldSimple>
      <w:r w:rsidR="003A3EE1">
        <w:noBreakHyphen/>
      </w:r>
      <w:fldSimple w:instr=" SEQ Figure \* ARABIC \s 3 ">
        <w:r w:rsidR="00213D57">
          <w:rPr>
            <w:noProof/>
          </w:rPr>
          <w:t>5</w:t>
        </w:r>
      </w:fldSimple>
      <w:r w:rsidRPr="003E7FE6">
        <w:t xml:space="preserve"> Examples of Pachytene piRNA Genes</w:t>
      </w:r>
      <w:bookmarkEnd w:id="5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29">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80FBD8B" w:rsidR="0080273F" w:rsidRPr="00100771" w:rsidRDefault="0080273F" w:rsidP="0080273F">
      <w:pPr>
        <w:pStyle w:val="Figure-01-Title"/>
      </w:pPr>
      <w:bookmarkStart w:id="53" w:name="_Toc364761517"/>
      <w:r>
        <w:t xml:space="preserve">Figure </w:t>
      </w:r>
      <w:fldSimple w:instr=" STYLEREF 3 \s ">
        <w:r w:rsidR="00213D57">
          <w:rPr>
            <w:noProof/>
          </w:rPr>
          <w:t>0</w:t>
        </w:r>
      </w:fldSimple>
      <w:r w:rsidR="003A3EE1">
        <w:noBreakHyphen/>
      </w:r>
      <w:fldSimple w:instr=" SEQ Figure \* ARABIC \s 3 ">
        <w:r w:rsidR="00213D57">
          <w:rPr>
            <w:noProof/>
          </w:rPr>
          <w:t>6</w:t>
        </w:r>
      </w:fldSimple>
      <w:r w:rsidRPr="0080273F">
        <w:rPr>
          <w:rFonts w:ascii="Palatino" w:hAnsi="Palatino"/>
        </w:rPr>
        <w:t xml:space="preserve"> </w:t>
      </w:r>
      <w:r w:rsidRPr="00100771">
        <w:t>Examples of Pre-Pachytene piRNA Genes</w:t>
      </w:r>
      <w:bookmarkEnd w:id="5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Gan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30">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30E94F44" w:rsidR="003C33C1" w:rsidRDefault="003C33C1" w:rsidP="003C33C1">
      <w:pPr>
        <w:pStyle w:val="Figure-01-Title"/>
      </w:pPr>
      <w:bookmarkStart w:id="54" w:name="_Toc364761518"/>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rsidR="003A3EE1">
        <w:noBreakHyphen/>
      </w:r>
      <w:proofErr w:type="gramEnd"/>
      <w:r w:rsidR="00693770">
        <w:fldChar w:fldCharType="begin"/>
      </w:r>
      <w:r w:rsidR="00693770">
        <w:instrText xml:space="preserve"> SEQ Figure \* ARABIC \s 3 </w:instrText>
      </w:r>
      <w:r w:rsidR="00693770">
        <w:fldChar w:fldCharType="separate"/>
      </w:r>
      <w:r w:rsidR="00213D57">
        <w:rPr>
          <w:noProof/>
        </w:rPr>
        <w:t>7</w:t>
      </w:r>
      <w:r w:rsidR="00693770">
        <w:rPr>
          <w:noProof/>
        </w:rPr>
        <w:fldChar w:fldCharType="end"/>
      </w:r>
      <w:proofErr w:type="gramStart"/>
      <w:r>
        <w:t>.</w:t>
      </w:r>
      <w:proofErr w:type="gramEnd"/>
      <w:r>
        <w:t xml:space="preserve"> A-MYB Binds the Promoters of Pachytene piRNA Genes</w:t>
      </w:r>
      <w:bookmarkEnd w:id="5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ChIP-</w:t>
      </w:r>
      <w:proofErr w:type="spellStart"/>
      <w:r w:rsidRPr="008F1DC5">
        <w:t>seq</w:t>
      </w:r>
      <w:proofErr w:type="spellEnd"/>
      <w:r w:rsidRPr="008F1DC5">
        <w:t xml:space="preserve"> peaks from adult mouse testes</w:t>
      </w:r>
      <w:proofErr w:type="gramStart"/>
      <w:r w:rsidRPr="008F1DC5">
        <w:t>.(</w:t>
      </w:r>
      <w:proofErr w:type="gramEnd"/>
      <w:r w:rsidRPr="008F1DC5">
        <w:t>B) A-MYB ChIP-</w:t>
      </w:r>
      <w:proofErr w:type="spellStart"/>
      <w:r w:rsidRPr="008F1DC5">
        <w:t>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31">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2032A3C9" w:rsidR="003C33C1" w:rsidRDefault="003C33C1" w:rsidP="00100771">
      <w:pPr>
        <w:pStyle w:val="Figure-01-Title"/>
        <w:rPr>
          <w:rFonts w:ascii="Palatino" w:hAnsi="Palatino"/>
        </w:rPr>
      </w:pPr>
      <w:bookmarkStart w:id="55" w:name="_Toc364761519"/>
      <w:r>
        <w:t xml:space="preserve">Figure </w:t>
      </w:r>
      <w:fldSimple w:instr=" STYLEREF 3 \s ">
        <w:r w:rsidR="00213D57">
          <w:rPr>
            <w:noProof/>
          </w:rPr>
          <w:t>0</w:t>
        </w:r>
      </w:fldSimple>
      <w:r w:rsidR="003A3EE1">
        <w:noBreakHyphen/>
      </w:r>
      <w:fldSimple w:instr=" SEQ Figure \* ARABIC \s 3 ">
        <w:r w:rsidR="00213D57">
          <w:rPr>
            <w:noProof/>
          </w:rPr>
          <w:t>8</w:t>
        </w:r>
      </w:fldSimple>
      <w:r w:rsidRPr="003C33C1">
        <w:rPr>
          <w:rFonts w:ascii="Palatino" w:hAnsi="Palatino"/>
        </w:rPr>
        <w:t xml:space="preserve"> </w:t>
      </w:r>
      <w:r>
        <w:rPr>
          <w:rFonts w:ascii="Palatino" w:hAnsi="Palatino"/>
        </w:rPr>
        <w:t>ChIP-</w:t>
      </w:r>
      <w:proofErr w:type="spellStart"/>
      <w:r w:rsidRPr="00EC65AF">
        <w:rPr>
          <w:rFonts w:ascii="Palatino" w:hAnsi="Palatino"/>
        </w:rPr>
        <w:t>q</w:t>
      </w:r>
      <w:r>
        <w:rPr>
          <w:rFonts w:ascii="Palatino" w:hAnsi="Palatino"/>
        </w:rPr>
        <w:t>PCR</w:t>
      </w:r>
      <w:proofErr w:type="spellEnd"/>
      <w:r>
        <w:rPr>
          <w:rFonts w:ascii="Palatino" w:hAnsi="Palatino"/>
        </w:rPr>
        <w:t xml:space="preserve"> Confirms ChIP-</w:t>
      </w:r>
      <w:proofErr w:type="spellStart"/>
      <w:r>
        <w:rPr>
          <w:rFonts w:ascii="Palatino" w:hAnsi="Palatino"/>
        </w:rPr>
        <w:t>seq</w:t>
      </w:r>
      <w:proofErr w:type="spellEnd"/>
      <w:r>
        <w:rPr>
          <w:rFonts w:ascii="Palatino" w:hAnsi="Palatino"/>
        </w:rPr>
        <w:t xml:space="preserve"> Data</w:t>
      </w:r>
      <w:bookmarkEnd w:id="55"/>
    </w:p>
    <w:p w14:paraId="18DDD74D" w14:textId="3712512B" w:rsidR="003C33C1" w:rsidRDefault="00A266D8" w:rsidP="00B473B9">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ChIP-</w:t>
      </w:r>
      <w:proofErr w:type="spellStart"/>
      <w:r w:rsidR="003C33C1">
        <w:t>seq</w:t>
      </w:r>
      <w:proofErr w:type="spellEnd"/>
      <w:r w:rsidR="003C33C1">
        <w:t xml:space="preserve"> (red) and input (black) data for this pair of genes is presented as in Figure 4B. (B) ChIP-</w:t>
      </w:r>
      <w:proofErr w:type="spellStart"/>
      <w:r w:rsidR="003C33C1">
        <w:t>seq</w:t>
      </w:r>
      <w:proofErr w:type="spellEnd"/>
      <w:r w:rsidR="003C33C1">
        <w:t xml:space="preserve"> and </w:t>
      </w:r>
      <w:proofErr w:type="spellStart"/>
      <w:r w:rsidR="003C33C1">
        <w:t>qPCR</w:t>
      </w:r>
      <w:proofErr w:type="spellEnd"/>
      <w:r w:rsidR="003C33C1">
        <w:t xml:space="preserve"> were as in (A), but for the promoter region of Miwi (Piwil1). Also shown is the </w:t>
      </w:r>
      <w:proofErr w:type="spellStart"/>
      <w:r w:rsidR="003C33C1">
        <w:t>RefSeq</w:t>
      </w:r>
      <w:proofErr w:type="spellEnd"/>
      <w:r w:rsidR="003C33C1">
        <w:t xml:space="preserve"> gene model. </w:t>
      </w:r>
      <w:proofErr w:type="gramStart"/>
      <w:r w:rsidR="003C33C1">
        <w:t>Exons, black; introns, gray.</w:t>
      </w:r>
      <w:proofErr w:type="gramEnd"/>
    </w:p>
    <w:p w14:paraId="6A98BA8C" w14:textId="338474EB" w:rsidR="00A266D8" w:rsidRDefault="00A266D8" w:rsidP="00B473B9">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w:t>
      </w:r>
      <w:proofErr w:type="spellStart"/>
      <w:r>
        <w:t>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w:t>
      </w:r>
      <w:proofErr w:type="spellStart"/>
      <w:r>
        <w:t>qPCR</w:t>
      </w:r>
      <w:proofErr w:type="spellEnd"/>
      <w:r>
        <w:t>)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32">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33">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E7B8A2" w:rsidR="00AE1BA5" w:rsidRDefault="00AE1BA5" w:rsidP="00AE1BA5">
      <w:pPr>
        <w:pStyle w:val="Figure-01-Title"/>
      </w:pPr>
      <w:bookmarkStart w:id="56" w:name="_Toc364761520"/>
      <w:r>
        <w:t xml:space="preserve">Figure </w:t>
      </w:r>
      <w:fldSimple w:instr=" STYLEREF 3 \s ">
        <w:r w:rsidR="00213D57">
          <w:rPr>
            <w:noProof/>
          </w:rPr>
          <w:t>0</w:t>
        </w:r>
      </w:fldSimple>
      <w:r w:rsidR="003A3EE1">
        <w:noBreakHyphen/>
      </w:r>
      <w:fldSimple w:instr=" SEQ Figure \* ARABIC \s 3 ">
        <w:r w:rsidR="00213D57">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5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34">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1C20EDB9" w:rsidR="00AE1BA5" w:rsidRDefault="00AE1BA5" w:rsidP="00AE1BA5">
      <w:pPr>
        <w:pStyle w:val="Figure-01-Title"/>
      </w:pPr>
      <w:bookmarkStart w:id="57" w:name="_Toc364761521"/>
      <w:r>
        <w:t xml:space="preserve">Figure </w:t>
      </w:r>
      <w:fldSimple w:instr=" STYLEREF 3 \s ">
        <w:r w:rsidR="00213D57">
          <w:rPr>
            <w:noProof/>
          </w:rPr>
          <w:t>0</w:t>
        </w:r>
      </w:fldSimple>
      <w:r w:rsidR="003A3EE1">
        <w:noBreakHyphen/>
      </w:r>
      <w:fldSimple w:instr=" SEQ Figure \* ARABIC \s 3 ">
        <w:r w:rsidR="00213D57">
          <w:rPr>
            <w:noProof/>
          </w:rPr>
          <w:t>10</w:t>
        </w:r>
      </w:fldSimple>
      <w:r w:rsidRPr="00AE1BA5">
        <w:t xml:space="preserve"> </w:t>
      </w:r>
      <w:r>
        <w:t>Examples of the Effect of the A-Myb Mutant on piRNA Expression</w:t>
      </w:r>
      <w:bookmarkEnd w:id="57"/>
    </w:p>
    <w:p w14:paraId="4B44C628" w14:textId="7D006027" w:rsidR="00AE1BA5" w:rsidRDefault="00AE1BA5" w:rsidP="00B473B9">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35">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29C79E0A" w:rsidR="00AE1BA5" w:rsidRDefault="00AE1BA5" w:rsidP="00136261">
      <w:pPr>
        <w:pStyle w:val="Figure-01-Title"/>
      </w:pPr>
      <w:bookmarkStart w:id="58" w:name="_Toc364761522"/>
      <w:r>
        <w:t xml:space="preserve">Figure </w:t>
      </w:r>
      <w:fldSimple w:instr=" STYLEREF 3 \s ">
        <w:r w:rsidR="00213D57">
          <w:rPr>
            <w:noProof/>
          </w:rPr>
          <w:t>0</w:t>
        </w:r>
      </w:fldSimple>
      <w:r w:rsidR="003A3EE1">
        <w:noBreakHyphen/>
      </w:r>
      <w:fldSimple w:instr=" SEQ Figure \* ARABIC \s 3 ">
        <w:r w:rsidR="00213D57">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58"/>
    </w:p>
    <w:p w14:paraId="44DDDCB1" w14:textId="478322A3" w:rsidR="00136261" w:rsidRDefault="00136261" w:rsidP="00B473B9">
      <w:pPr>
        <w:pStyle w:val="Figure-03-Legend"/>
      </w:pPr>
      <w:r w:rsidRPr="00136261">
        <w:t xml:space="preserve">Transcripts were detected in total RNA from adult testes by RT-PCR (using random primers) for five pachytene piRNA loci as well as Miwi and Actin. </w:t>
      </w:r>
      <w:proofErr w:type="spellStart"/>
      <w:proofErr w:type="gramStart"/>
      <w:r w:rsidRPr="00136261">
        <w:t>Mut</w:t>
      </w:r>
      <w:proofErr w:type="spellEnd"/>
      <w:r w:rsidRPr="00136261">
        <w:t>, mutant; Het or H, heterozygote; wt, wild type.</w:t>
      </w:r>
      <w:proofErr w:type="gramEnd"/>
    </w:p>
    <w:p w14:paraId="33E8B5C2" w14:textId="38A03996" w:rsidR="00A266D8" w:rsidRDefault="00A266D8" w:rsidP="00B473B9">
      <w:pPr>
        <w:pStyle w:val="ThesisNormalCompressed"/>
      </w:pPr>
      <w:r>
        <w:t xml:space="preserve">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w:t>
      </w:r>
      <w:proofErr w:type="spellStart"/>
      <w:r>
        <w:t>leptotene</w:t>
      </w:r>
      <w:proofErr w:type="spellEnd"/>
      <w:r>
        <w:t xml:space="preserv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w:t>
      </w:r>
      <w:proofErr w:type="spellStart"/>
      <w:r>
        <w:t>seq</w:t>
      </w:r>
      <w:proofErr w:type="spellEnd"/>
      <w:r>
        <w:t xml:space="preserve">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36">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68B4C7B" w:rsidR="001E32D1" w:rsidRDefault="001E32D1" w:rsidP="001E32D1">
      <w:pPr>
        <w:pStyle w:val="Figure-01-Title"/>
      </w:pPr>
      <w:bookmarkStart w:id="59" w:name="_Toc364761523"/>
      <w:r>
        <w:t xml:space="preserve">Figure </w:t>
      </w:r>
      <w:fldSimple w:instr=" STYLEREF 3 \s ">
        <w:r w:rsidR="00213D57">
          <w:rPr>
            <w:noProof/>
          </w:rPr>
          <w:t>0</w:t>
        </w:r>
      </w:fldSimple>
      <w:r w:rsidR="003A3EE1">
        <w:noBreakHyphen/>
      </w:r>
      <w:fldSimple w:instr=" SEQ Figure \* ARABIC \s 3 ">
        <w:r w:rsidR="00213D57">
          <w:rPr>
            <w:noProof/>
          </w:rPr>
          <w:t>12</w:t>
        </w:r>
      </w:fldSimple>
      <w:r w:rsidRPr="001E32D1">
        <w:t xml:space="preserve"> A-MYB Regulates Expression of mRNAs Encoding piRNA Pathway Proteins</w:t>
      </w:r>
      <w:bookmarkEnd w:id="59"/>
    </w:p>
    <w:p w14:paraId="4C4DCA96" w14:textId="685D7AB9" w:rsidR="008F1DC5" w:rsidRDefault="008F1DC5" w:rsidP="00B473B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w:t>
      </w:r>
      <w:proofErr w:type="gramStart"/>
      <w:r w:rsidRPr="008F1DC5">
        <w:t>.(</w:t>
      </w:r>
      <w:proofErr w:type="gramEnd"/>
      <w:r w:rsidRPr="008F1DC5">
        <w:t>B) A-MYB ChIP-</w:t>
      </w:r>
      <w:proofErr w:type="spellStart"/>
      <w:r w:rsidRPr="008F1DC5">
        <w:t>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37">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0FA07EB7" w:rsidR="001E32D1" w:rsidRDefault="003A3EE1" w:rsidP="003A3EE1">
      <w:pPr>
        <w:pStyle w:val="Caption"/>
        <w:jc w:val="center"/>
      </w:pPr>
      <w:bookmarkStart w:id="60" w:name="_Toc364761524"/>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noBreakHyphen/>
      </w:r>
      <w:proofErr w:type="gramEnd"/>
      <w:r w:rsidR="00693770">
        <w:fldChar w:fldCharType="begin"/>
      </w:r>
      <w:r w:rsidR="00693770">
        <w:instrText xml:space="preserve"> SEQ Figure \* ARABIC \s 3 </w:instrText>
      </w:r>
      <w:r w:rsidR="00693770">
        <w:fldChar w:fldCharType="separate"/>
      </w:r>
      <w:r w:rsidR="00213D57">
        <w:rPr>
          <w:noProof/>
        </w:rPr>
        <w:t>13</w:t>
      </w:r>
      <w:r w:rsidR="00693770">
        <w:rPr>
          <w:noProof/>
        </w:rPr>
        <w:fldChar w:fldCharType="end"/>
      </w:r>
      <w:proofErr w:type="gramStart"/>
      <w:r w:rsidRPr="003A3EE1">
        <w:t>.</w:t>
      </w:r>
      <w:proofErr w:type="gramEnd"/>
      <w:r w:rsidRPr="003A3EE1">
        <w:t xml:space="preserve"> A-Myb mutants, but Not Miwi Mutants, Change the Expression of RNA Silencing Pathway Genes</w:t>
      </w:r>
      <w:bookmarkEnd w:id="60"/>
    </w:p>
    <w:p w14:paraId="5C876BC8" w14:textId="1A8D5987" w:rsidR="003A3EE1" w:rsidRPr="003A3EE1" w:rsidRDefault="003A3EE1" w:rsidP="00B473B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A previous study reported that piRNAs fail to accumulate to wild-type levels in Miwi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w:t>
      </w:r>
      <w:proofErr w:type="spellStart"/>
      <w:r>
        <w:t>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w:t>
      </w:r>
      <w:proofErr w:type="spellStart"/>
      <w:r>
        <w:t>zygotene</w:t>
      </w:r>
      <w:proofErr w:type="spellEnd"/>
      <w:r>
        <w:t xml:space="preserv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Miwi−/−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B473B9">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endoribonucleas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colocalizes with TDRD5 and TDRD6 in the </w:t>
      </w:r>
      <w:proofErr w:type="spellStart"/>
      <w:r>
        <w:t>chromatoid</w:t>
      </w:r>
      <w:proofErr w:type="spellEnd"/>
      <w:r>
        <w:t xml:space="preserve">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w:t>
      </w:r>
      <w:proofErr w:type="spellStart"/>
      <w:r>
        <w:t>MitoPld</w:t>
      </w:r>
      <w:proofErr w:type="spellEnd"/>
      <w:r>
        <w:t>,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38">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41461302" w:rsidR="003A3EE1" w:rsidRDefault="003A3EE1" w:rsidP="003A3EE1">
      <w:pPr>
        <w:pStyle w:val="Figure-01-Title"/>
      </w:pPr>
      <w:bookmarkStart w:id="61" w:name="_Toc364761525"/>
      <w:r>
        <w:t xml:space="preserve">Figure </w:t>
      </w:r>
      <w:fldSimple w:instr=" STYLEREF 3 \s ">
        <w:r w:rsidR="00213D57">
          <w:rPr>
            <w:noProof/>
          </w:rPr>
          <w:t>0</w:t>
        </w:r>
      </w:fldSimple>
      <w:r>
        <w:noBreakHyphen/>
      </w:r>
      <w:fldSimple w:instr=" SEQ Figure \* ARABIC \s 3 ">
        <w:r w:rsidR="00213D57">
          <w:rPr>
            <w:noProof/>
          </w:rPr>
          <w:t>14</w:t>
        </w:r>
      </w:fldSimple>
      <w:r w:rsidRPr="003A3EE1">
        <w:t xml:space="preserve"> </w:t>
      </w:r>
      <w:r>
        <w:t>Feed-Forward Regulation of piRNA Biogenesis by A-MYB is Conserved in Rooster</w:t>
      </w:r>
      <w:bookmarkEnd w:id="6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w:t>
      </w:r>
      <w:proofErr w:type="spellStart"/>
      <w:r w:rsidRPr="008F1DC5">
        <w:t>seq</w:t>
      </w:r>
      <w:proofErr w:type="spellEnd"/>
      <w:r w:rsidRPr="008F1DC5">
        <w:t xml:space="preserve"> peaks from adult rooster testes.(E) A-MYB, H3K4me3, and input ChIP-</w:t>
      </w:r>
      <w:proofErr w:type="spellStart"/>
      <w:r w:rsidRPr="008F1DC5">
        <w:t>seq</w:t>
      </w:r>
      <w:proofErr w:type="spellEnd"/>
      <w:r w:rsidRPr="008F1DC5">
        <w:t xml:space="preserve">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39">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57227857" w:rsidR="003A3EE1" w:rsidRDefault="003A3EE1" w:rsidP="003A3EE1">
      <w:pPr>
        <w:pStyle w:val="Figure-01-Title"/>
      </w:pPr>
      <w:bookmarkStart w:id="62" w:name="_Toc364761526"/>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noBreakHyphen/>
      </w:r>
      <w:proofErr w:type="gramEnd"/>
      <w:r w:rsidR="00693770">
        <w:fldChar w:fldCharType="begin"/>
      </w:r>
      <w:r w:rsidR="00693770">
        <w:instrText xml:space="preserve"> SEQ Figure \* ARABIC \s 3 </w:instrText>
      </w:r>
      <w:r w:rsidR="00693770">
        <w:fldChar w:fldCharType="separate"/>
      </w:r>
      <w:r w:rsidR="00213D57">
        <w:rPr>
          <w:noProof/>
        </w:rPr>
        <w:t>15</w:t>
      </w:r>
      <w:r w:rsidR="00693770">
        <w:rPr>
          <w:noProof/>
        </w:rPr>
        <w:fldChar w:fldCharType="end"/>
      </w:r>
      <w:proofErr w:type="gramStart"/>
      <w:r w:rsidRPr="005F4C91">
        <w:t>.</w:t>
      </w:r>
      <w:proofErr w:type="gramEnd"/>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62"/>
    </w:p>
    <w:p w14:paraId="7804AE32" w14:textId="6577BAFE" w:rsidR="003A3EE1" w:rsidRPr="00E1336B" w:rsidRDefault="003A3EE1" w:rsidP="00B473B9">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w:t>
      </w:r>
      <w:proofErr w:type="spellStart"/>
      <w:r>
        <w:t>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Miwi,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w:t>
      </w:r>
      <w:proofErr w:type="spellStart"/>
      <w:r>
        <w:t>Mangan</w:t>
      </w:r>
      <w:proofErr w:type="spellEnd"/>
      <w:r>
        <w:t xml:space="preserve"> and </w:t>
      </w:r>
      <w:proofErr w:type="spellStart"/>
      <w:r>
        <w:t>Alon</w:t>
      </w:r>
      <w:proofErr w:type="spellEnd"/>
      <w:r>
        <w:t>,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A266D8">
      <w:pPr>
        <w:pStyle w:val="Heading6"/>
      </w:pPr>
      <w:bookmarkStart w:id="63" w:name="_Toc364687512"/>
      <w:bookmarkStart w:id="64" w:name="_Toc364713210"/>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135D7CF7" w14:textId="77777777" w:rsidR="00A266D8" w:rsidRDefault="00A266D8" w:rsidP="00B473B9">
      <w:pPr>
        <w:pStyle w:val="ThesisNormalCompressed"/>
      </w:pPr>
    </w:p>
    <w:p w14:paraId="048FBE44" w14:textId="77777777" w:rsidR="00A266D8" w:rsidRDefault="00A266D8" w:rsidP="00A266D8">
      <w:pPr>
        <w:pStyle w:val="Heading6"/>
      </w:pPr>
      <w:r>
        <w:t>Sequencing</w:t>
      </w:r>
    </w:p>
    <w:p w14:paraId="1982E277" w14:textId="77777777" w:rsidR="00A266D8" w:rsidRDefault="00A266D8" w:rsidP="00B473B9">
      <w:pPr>
        <w:pStyle w:val="ThesisNormalCompressed"/>
      </w:pPr>
      <w:r>
        <w:t>Small (Ghildiyal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ChIP-</w:t>
      </w:r>
      <w:proofErr w:type="spellStart"/>
      <w:r>
        <w:t>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D36A5B4" w14:textId="77777777" w:rsidR="00A266D8" w:rsidRDefault="00A266D8" w:rsidP="00B473B9">
      <w:pPr>
        <w:pStyle w:val="ThesisNormalCompressed"/>
      </w:pP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ChIP; and members of our laboratories for critical comments on the manuscript. </w:t>
      </w:r>
      <w:proofErr w:type="gramStart"/>
      <w:r>
        <w:t xml:space="preserve">X.Z.L. was supported by the </w:t>
      </w:r>
      <w:proofErr w:type="spellStart"/>
      <w:r>
        <w:t>Lalor</w:t>
      </w:r>
      <w:proofErr w:type="spellEnd"/>
      <w:r>
        <w:t xml:space="preserve"> Foundation and the Jane Coffin Childs Memorial Fund</w:t>
      </w:r>
      <w:proofErr w:type="gramEnd"/>
      <w:r>
        <w:t xml:space="preserve"> for Medical Research.</w:t>
      </w:r>
    </w:p>
    <w:p w14:paraId="22775940" w14:textId="77777777" w:rsidR="00A266D8" w:rsidRDefault="00A266D8" w:rsidP="00B473B9">
      <w:pPr>
        <w:pStyle w:val="ThesisNormalCompressed"/>
      </w:pP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The Gene Expression Omnibus (GEO) accession number for the RNA-</w:t>
      </w:r>
      <w:proofErr w:type="spellStart"/>
      <w:r>
        <w:t>seq</w:t>
      </w:r>
      <w:proofErr w:type="spellEnd"/>
      <w:r>
        <w:t>, ChIP-</w:t>
      </w:r>
      <w:proofErr w:type="spellStart"/>
      <w:r>
        <w:t>seq</w:t>
      </w:r>
      <w:proofErr w:type="spellEnd"/>
      <w:r>
        <w:t xml:space="preserve">, and small RNA data reported in this paper is </w:t>
      </w:r>
      <w:hyperlink r:id="rId40" w:history="1">
        <w:r w:rsidRPr="00A266D8">
          <w:rPr>
            <w:rStyle w:val="Hyperlink"/>
          </w:rPr>
          <w:t>GSE44690</w:t>
        </w:r>
      </w:hyperlink>
      <w:r>
        <w:t>.</w:t>
      </w:r>
    </w:p>
    <w:p w14:paraId="0F06E71C" w14:textId="51C71346" w:rsidR="004754D1" w:rsidRDefault="004754D1" w:rsidP="00E12F6C">
      <w:pPr>
        <w:pStyle w:val="Heading2"/>
      </w:pPr>
      <w:r>
        <w:t xml:space="preserve">Perspective/Final Summary </w:t>
      </w:r>
      <w:r w:rsidR="007F242F">
        <w:t>&amp;</w:t>
      </w:r>
      <w:r>
        <w:t xml:space="preserve"> Conclusions</w:t>
      </w:r>
      <w:bookmarkEnd w:id="63"/>
      <w:bookmarkEnd w:id="64"/>
    </w:p>
    <w:p w14:paraId="298537C6" w14:textId="2DB778FF" w:rsidR="00595D92" w:rsidRDefault="00595D92" w:rsidP="00595D92">
      <w:r>
        <w:t>Things to remember about this section:</w:t>
      </w:r>
    </w:p>
    <w:p w14:paraId="254C5469"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7C4EFDCF"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7D6BDAD8"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76B95F46" w14:textId="77777777" w:rsidR="00595D92" w:rsidRPr="00595D92" w:rsidRDefault="00595D92" w:rsidP="00595D92"/>
    <w:p w14:paraId="53FEF7B3" w14:textId="77777777" w:rsidR="00595D92" w:rsidRDefault="00595D92" w:rsidP="00691863">
      <w:pPr>
        <w:pStyle w:val="CompressedNumberedOutline"/>
        <w:numPr>
          <w:ilvl w:val="0"/>
          <w:numId w:val="22"/>
        </w:numPr>
      </w:pPr>
      <w:r>
        <w:t xml:space="preserve">Discuss </w:t>
      </w:r>
      <w:proofErr w:type="gramStart"/>
      <w:r>
        <w:t>long range</w:t>
      </w:r>
      <w:proofErr w:type="gramEnd"/>
      <w:r>
        <w:t xml:space="preserv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w:t>
      </w:r>
      <w:proofErr w:type="gramStart"/>
      <w:r>
        <w:t>doi:10.1093</w:t>
      </w:r>
      <w:proofErr w:type="gramEnd"/>
      <w:r>
        <w:t>/</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7717E7E" w14:textId="77777777" w:rsidR="00595D92" w:rsidRDefault="00595D92" w:rsidP="00691863">
      <w:pPr>
        <w:pStyle w:val="CompressedNumberedOutline"/>
        <w:numPr>
          <w:ilvl w:val="0"/>
          <w:numId w:val="22"/>
        </w:numPr>
      </w:pPr>
      <w:r>
        <w:t>Full length analysis of mRNAs</w:t>
      </w:r>
    </w:p>
    <w:p w14:paraId="580E9A43" w14:textId="77777777" w:rsidR="00595D92" w:rsidRDefault="00595D92" w:rsidP="00691863">
      <w:pPr>
        <w:pStyle w:val="CompressedNumberedOutline"/>
        <w:numPr>
          <w:ilvl w:val="0"/>
          <w:numId w:val="22"/>
        </w:numPr>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4340EB29" w14:textId="77777777" w:rsidR="00595D92" w:rsidRDefault="00595D92" w:rsidP="00691863">
      <w:pPr>
        <w:pStyle w:val="CompressedNumberedOutline"/>
        <w:numPr>
          <w:ilvl w:val="0"/>
          <w:numId w:val="22"/>
        </w:numPr>
      </w:pPr>
      <w:r>
        <w:t>Catalogue of every possible mRNA isoform</w:t>
      </w:r>
    </w:p>
    <w:p w14:paraId="2C8A502C" w14:textId="77777777" w:rsidR="00595D92" w:rsidRDefault="00595D92" w:rsidP="00691863">
      <w:pPr>
        <w:pStyle w:val="CompressedNumberedOutline"/>
        <w:numPr>
          <w:ilvl w:val="0"/>
          <w:numId w:val="22"/>
        </w:numPr>
      </w:pPr>
      <w:proofErr w:type="spellStart"/>
      <w:r>
        <w:t>Seperate</w:t>
      </w:r>
      <w:proofErr w:type="spellEnd"/>
      <w:r>
        <w:t xml:space="preserve"> the signal from the noise of transcription</w:t>
      </w:r>
    </w:p>
    <w:p w14:paraId="7ECFED16" w14:textId="4ED54D36" w:rsidR="00595D92" w:rsidRDefault="00595D92" w:rsidP="00691863">
      <w:pPr>
        <w:pStyle w:val="CompressedNumberedOutline"/>
        <w:numPr>
          <w:ilvl w:val="0"/>
          <w:numId w:val="22"/>
        </w:numPr>
      </w:pPr>
      <w:r w:rsidRPr="00595D92">
        <w:t xml:space="preserve">Most high cited </w:t>
      </w:r>
      <w:proofErr w:type="spellStart"/>
      <w:r w:rsidRPr="00595D92">
        <w:t>pnas</w:t>
      </w:r>
      <w:proofErr w:type="spellEnd"/>
      <w:r w:rsidRPr="00595D92">
        <w:t xml:space="preserve"> papers are methodology papers</w:t>
      </w:r>
      <w:r w:rsidR="00691863">
        <w:t xml:space="preserve"> </w:t>
      </w:r>
      <w:hyperlink r:id="rId41" w:history="1">
        <w:r w:rsidR="00691863" w:rsidRPr="00A047EB">
          <w:rPr>
            <w:rStyle w:val="Hyperlink"/>
          </w:rPr>
          <w:t>www.pnas.org/reports/most-cited</w:t>
        </w:r>
      </w:hyperlink>
    </w:p>
    <w:p w14:paraId="3F034CAB" w14:textId="448130AB" w:rsidR="00691863" w:rsidRDefault="00691863" w:rsidP="00691863">
      <w:pPr>
        <w:pStyle w:val="CompressedNumberedOutline"/>
        <w:numPr>
          <w:ilvl w:val="0"/>
          <w:numId w:val="22"/>
        </w:numPr>
      </w:pPr>
      <w:proofErr w:type="spellStart"/>
      <w:r>
        <w:t>Importantance</w:t>
      </w:r>
      <w:proofErr w:type="spellEnd"/>
      <w:r>
        <w:t xml:space="preserve"> of bioinformatics for every new and current molecular </w:t>
      </w:r>
      <w:proofErr w:type="spellStart"/>
      <w:r>
        <w:t>biogist</w:t>
      </w:r>
      <w:proofErr w:type="spellEnd"/>
    </w:p>
    <w:p w14:paraId="21D6B241" w14:textId="4C74325A" w:rsidR="00691863" w:rsidRDefault="00691863" w:rsidP="00691863">
      <w:pPr>
        <w:pStyle w:val="CompressedNumberedOutline"/>
        <w:numPr>
          <w:ilvl w:val="1"/>
          <w:numId w:val="22"/>
        </w:numPr>
      </w:pPr>
      <w:r>
        <w:t>Talk about my path during PhD</w:t>
      </w:r>
    </w:p>
    <w:p w14:paraId="0AF3F7C0" w14:textId="301F411F" w:rsidR="00691863" w:rsidRDefault="00691863" w:rsidP="00691863">
      <w:pPr>
        <w:pStyle w:val="CompressedNumberedOutline"/>
        <w:numPr>
          <w:ilvl w:val="1"/>
          <w:numId w:val="22"/>
        </w:numPr>
      </w:pPr>
      <w:r>
        <w:t xml:space="preserve">Mention BG’s paper New Insights from Existing Sequence Data: Generating Breakthroughs without a Pipette AM </w:t>
      </w:r>
      <w:proofErr w:type="spellStart"/>
      <w:r>
        <w:t>Plocik</w:t>
      </w:r>
      <w:proofErr w:type="spellEnd"/>
      <w:r>
        <w:t>, BR Graveley Molecular cell 49 (4), 605-617</w:t>
      </w:r>
    </w:p>
    <w:p w14:paraId="3A121668" w14:textId="5AEBC5E1" w:rsidR="00691863" w:rsidRPr="00595D92" w:rsidRDefault="00691863" w:rsidP="00691863">
      <w:pPr>
        <w:pStyle w:val="CompressedNumberedOutline"/>
        <w:numPr>
          <w:ilvl w:val="1"/>
          <w:numId w:val="22"/>
        </w:numPr>
      </w:pPr>
      <w:r>
        <w:t xml:space="preserve">Discuss importance of </w:t>
      </w:r>
      <w:proofErr w:type="spellStart"/>
      <w:r>
        <w:t>BigData</w:t>
      </w:r>
      <w:proofErr w:type="spellEnd"/>
      <w:r>
        <w:t xml:space="preserve"> and being able to analyze in parallel, looking for genome wide changes</w:t>
      </w:r>
    </w:p>
    <w:p w14:paraId="2E15A27A" w14:textId="77777777" w:rsidR="004754D1" w:rsidRDefault="004754D1" w:rsidP="00FF0906"/>
    <w:p w14:paraId="61E79153" w14:textId="6846C614" w:rsidR="004C266E" w:rsidRDefault="004C266E" w:rsidP="00FF0906">
      <w:r>
        <w:t>! Unanswered questions concerning mammalian piRNAs</w:t>
      </w:r>
    </w:p>
    <w:p w14:paraId="4D5F9E3F" w14:textId="42DAA589" w:rsidR="004C266E" w:rsidRDefault="004C266E" w:rsidP="00FF0906">
      <w:proofErr w:type="gramStart"/>
      <w:r>
        <w:t>Interaction w/ ribosomes?</w:t>
      </w:r>
      <w:proofErr w:type="gramEnd"/>
    </w:p>
    <w:p w14:paraId="787530B6" w14:textId="590D5681" w:rsidR="004C266E" w:rsidRDefault="004C266E" w:rsidP="00FF0906">
      <w:r>
        <w:t>How does cell partition prepachytene transcripts to mRNA or piRNA use?</w:t>
      </w:r>
    </w:p>
    <w:p w14:paraId="06267858" w14:textId="77777777" w:rsidR="00C121DB" w:rsidRDefault="00164678" w:rsidP="00E22E79">
      <w:pPr>
        <w:pStyle w:val="Heading1"/>
      </w:pPr>
      <w:bookmarkStart w:id="65" w:name="_Toc237332402"/>
      <w:bookmarkStart w:id="66" w:name="_Toc364687513"/>
      <w:bookmarkStart w:id="67" w:name="_Toc364713211"/>
      <w:r>
        <w:t>Back Matter</w:t>
      </w:r>
      <w:bookmarkEnd w:id="65"/>
      <w:bookmarkEnd w:id="66"/>
      <w:bookmarkEnd w:id="67"/>
    </w:p>
    <w:p w14:paraId="0CE38E08" w14:textId="77777777" w:rsidR="00164678" w:rsidRDefault="00164678" w:rsidP="00D814B1">
      <w:pPr>
        <w:pStyle w:val="Heading2"/>
      </w:pPr>
      <w:bookmarkStart w:id="68" w:name="_Toc237332403"/>
      <w:bookmarkStart w:id="69" w:name="_Toc364687514"/>
      <w:bookmarkStart w:id="70" w:name="_Toc364713212"/>
      <w:r>
        <w:t>Appendices</w:t>
      </w:r>
      <w:bookmarkEnd w:id="68"/>
      <w:bookmarkEnd w:id="69"/>
      <w:bookmarkEnd w:id="70"/>
    </w:p>
    <w:p w14:paraId="4A83EFB9" w14:textId="37125E44" w:rsidR="00DA1078" w:rsidRDefault="00DA1078" w:rsidP="00DA1078">
      <w:pPr>
        <w:pStyle w:val="Heading3"/>
      </w:pPr>
      <w:bookmarkStart w:id="71" w:name="_Toc364687515"/>
      <w:r>
        <w:t>Methods</w:t>
      </w:r>
      <w:bookmarkEnd w:id="71"/>
    </w:p>
    <w:p w14:paraId="42905B7B" w14:textId="4D946D3E" w:rsidR="00DA1078" w:rsidRDefault="00DA1078" w:rsidP="00DA1078">
      <w:pPr>
        <w:pStyle w:val="Heading4"/>
      </w:pPr>
      <w:r>
        <w:t>SeqZip</w:t>
      </w:r>
    </w:p>
    <w:p w14:paraId="56B735B6" w14:textId="0FD0644F" w:rsidR="00DA1078" w:rsidRDefault="00DA1078" w:rsidP="00DA1078">
      <w:pPr>
        <w:pStyle w:val="Heading4"/>
      </w:pPr>
      <w:r>
        <w:t>Computational Scripts</w:t>
      </w:r>
    </w:p>
    <w:p w14:paraId="42F5B8E9" w14:textId="67C3A373" w:rsidR="00595D92" w:rsidRDefault="00595D92" w:rsidP="00595D92">
      <w:pPr>
        <w:pStyle w:val="Heading3"/>
      </w:pPr>
      <w:bookmarkStart w:id="72" w:name="_Toc364687516"/>
      <w:proofErr w:type="spellStart"/>
      <w:r>
        <w:t>Oligo</w:t>
      </w:r>
      <w:proofErr w:type="spellEnd"/>
      <w:r>
        <w:t xml:space="preserve"> Database</w:t>
      </w:r>
      <w:bookmarkEnd w:id="72"/>
    </w:p>
    <w:p w14:paraId="10CC7604" w14:textId="77777777" w:rsidR="00164678" w:rsidRDefault="00164678" w:rsidP="00D814B1">
      <w:pPr>
        <w:pStyle w:val="Heading2"/>
      </w:pPr>
      <w:bookmarkStart w:id="73" w:name="_Toc237332404"/>
      <w:bookmarkStart w:id="74" w:name="_Toc364687518"/>
      <w:bookmarkStart w:id="75" w:name="_Toc364713213"/>
      <w:proofErr w:type="spellStart"/>
      <w:r>
        <w:t>Biblography</w:t>
      </w:r>
      <w:bookmarkEnd w:id="73"/>
      <w:bookmarkEnd w:id="74"/>
      <w:bookmarkEnd w:id="75"/>
      <w:proofErr w:type="spellEnd"/>
    </w:p>
    <w:p w14:paraId="04A2FF64" w14:textId="77777777" w:rsidR="00DA1078" w:rsidRPr="00DA1078" w:rsidRDefault="00DA1078" w:rsidP="00DA1078"/>
    <w:p w14:paraId="0ED83845" w14:textId="77777777" w:rsidR="00164678" w:rsidRPr="00164678" w:rsidRDefault="00164678" w:rsidP="00164678"/>
    <w:sectPr w:rsidR="00164678" w:rsidRPr="00164678" w:rsidSect="004754D1">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427CEB" w:rsidRDefault="00427CEB" w:rsidP="00D814B1">
      <w:pPr>
        <w:spacing w:line="240" w:lineRule="auto"/>
      </w:pPr>
      <w:r>
        <w:separator/>
      </w:r>
    </w:p>
  </w:endnote>
  <w:endnote w:type="continuationSeparator" w:id="0">
    <w:p w14:paraId="4356D659" w14:textId="77777777" w:rsidR="00427CEB" w:rsidRDefault="00427CEB"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Palatin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427CEB" w:rsidRDefault="00427CE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427CEB" w:rsidRDefault="00427CEB"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427CEB" w:rsidRDefault="00427CE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3D57">
      <w:rPr>
        <w:rStyle w:val="PageNumber"/>
        <w:noProof/>
      </w:rPr>
      <w:t>6</w:t>
    </w:r>
    <w:r>
      <w:rPr>
        <w:rStyle w:val="PageNumber"/>
      </w:rPr>
      <w:fldChar w:fldCharType="end"/>
    </w:r>
  </w:p>
  <w:p w14:paraId="01C420FB" w14:textId="77777777" w:rsidR="00427CEB" w:rsidRDefault="00427CEB"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427CEB" w:rsidRDefault="00427CEB" w:rsidP="00D814B1">
      <w:pPr>
        <w:spacing w:line="240" w:lineRule="auto"/>
      </w:pPr>
      <w:r>
        <w:separator/>
      </w:r>
    </w:p>
  </w:footnote>
  <w:footnote w:type="continuationSeparator" w:id="0">
    <w:p w14:paraId="3B548FCF" w14:textId="77777777" w:rsidR="00427CEB" w:rsidRDefault="00427CEB"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B426D4"/>
    <w:multiLevelType w:val="hybridMultilevel"/>
    <w:tmpl w:val="7F845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322A82"/>
    <w:multiLevelType w:val="hybridMultilevel"/>
    <w:tmpl w:val="CBD89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7C13AA"/>
    <w:multiLevelType w:val="hybridMultilevel"/>
    <w:tmpl w:val="60AAAEE0"/>
    <w:lvl w:ilvl="0" w:tplc="76FE54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A3D70D9"/>
    <w:multiLevelType w:val="hybridMultilevel"/>
    <w:tmpl w:val="EF646724"/>
    <w:lvl w:ilvl="0" w:tplc="438811C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1B2EC8"/>
    <w:multiLevelType w:val="hybridMultilevel"/>
    <w:tmpl w:val="EF88DC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D84130"/>
    <w:multiLevelType w:val="hybridMultilevel"/>
    <w:tmpl w:val="D25E03F2"/>
    <w:lvl w:ilvl="0" w:tplc="C98EF9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9F5610"/>
    <w:multiLevelType w:val="hybridMultilevel"/>
    <w:tmpl w:val="6E9CC506"/>
    <w:lvl w:ilvl="0" w:tplc="A8B808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C440795"/>
    <w:multiLevelType w:val="hybridMultilevel"/>
    <w:tmpl w:val="FE467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E53211"/>
    <w:multiLevelType w:val="hybridMultilevel"/>
    <w:tmpl w:val="3FDE9842"/>
    <w:lvl w:ilvl="0" w:tplc="9170EB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862669"/>
    <w:multiLevelType w:val="hybridMultilevel"/>
    <w:tmpl w:val="F306D04A"/>
    <w:lvl w:ilvl="0" w:tplc="8D603D3E">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3">
    <w:nsid w:val="26914FD3"/>
    <w:multiLevelType w:val="hybridMultilevel"/>
    <w:tmpl w:val="4692C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7A7870"/>
    <w:multiLevelType w:val="hybridMultilevel"/>
    <w:tmpl w:val="5560A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5575AB"/>
    <w:multiLevelType w:val="hybridMultilevel"/>
    <w:tmpl w:val="04860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A86E51"/>
    <w:multiLevelType w:val="hybridMultilevel"/>
    <w:tmpl w:val="BD2CB098"/>
    <w:lvl w:ilvl="0" w:tplc="872C18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2BD43E2"/>
    <w:multiLevelType w:val="hybridMultilevel"/>
    <w:tmpl w:val="0AAE0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BF54D9"/>
    <w:multiLevelType w:val="hybridMultilevel"/>
    <w:tmpl w:val="7750A0C0"/>
    <w:lvl w:ilvl="0" w:tplc="D0FA9B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C874FB3"/>
    <w:multiLevelType w:val="hybridMultilevel"/>
    <w:tmpl w:val="97F2B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3543B6"/>
    <w:multiLevelType w:val="hybridMultilevel"/>
    <w:tmpl w:val="A1166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901EAD"/>
    <w:multiLevelType w:val="hybridMultilevel"/>
    <w:tmpl w:val="6E1A7F14"/>
    <w:lvl w:ilvl="0" w:tplc="60A2AAC8">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4">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E573B6"/>
    <w:multiLevelType w:val="hybridMultilevel"/>
    <w:tmpl w:val="9A88C980"/>
    <w:lvl w:ilvl="0" w:tplc="39CEF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55044E"/>
    <w:multiLevelType w:val="hybridMultilevel"/>
    <w:tmpl w:val="9AF2D5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CF28D9"/>
    <w:multiLevelType w:val="hybridMultilevel"/>
    <w:tmpl w:val="8C44AB8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10D04DA"/>
    <w:multiLevelType w:val="multilevel"/>
    <w:tmpl w:val="66706B4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688455A4"/>
    <w:multiLevelType w:val="hybridMultilevel"/>
    <w:tmpl w:val="019C31E0"/>
    <w:lvl w:ilvl="0" w:tplc="67BC148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C231B60"/>
    <w:multiLevelType w:val="hybridMultilevel"/>
    <w:tmpl w:val="CA6C3B2C"/>
    <w:lvl w:ilvl="0" w:tplc="412EE1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9"/>
  </w:num>
  <w:num w:numId="4">
    <w:abstractNumId w:val="13"/>
  </w:num>
  <w:num w:numId="5">
    <w:abstractNumId w:val="26"/>
  </w:num>
  <w:num w:numId="6">
    <w:abstractNumId w:val="0"/>
  </w:num>
  <w:num w:numId="7">
    <w:abstractNumId w:val="6"/>
  </w:num>
  <w:num w:numId="8">
    <w:abstractNumId w:val="19"/>
  </w:num>
  <w:num w:numId="9">
    <w:abstractNumId w:val="3"/>
  </w:num>
  <w:num w:numId="10">
    <w:abstractNumId w:val="5"/>
  </w:num>
  <w:num w:numId="11">
    <w:abstractNumId w:val="14"/>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21"/>
  </w:num>
  <w:num w:numId="16">
    <w:abstractNumId w:val="5"/>
    <w:lvlOverride w:ilvl="0">
      <w:startOverride w:val="1"/>
    </w:lvlOverride>
  </w:num>
  <w:num w:numId="17">
    <w:abstractNumId w:val="22"/>
  </w:num>
  <w:num w:numId="18">
    <w:abstractNumId w:val="5"/>
    <w:lvlOverride w:ilvl="0">
      <w:startOverride w:val="1"/>
    </w:lvlOverride>
  </w:num>
  <w:num w:numId="19">
    <w:abstractNumId w:val="5"/>
    <w:lvlOverride w:ilvl="0">
      <w:startOverride w:val="1"/>
    </w:lvlOverride>
  </w:num>
  <w:num w:numId="20">
    <w:abstractNumId w:val="27"/>
  </w:num>
  <w:num w:numId="21">
    <w:abstractNumId w:val="11"/>
  </w:num>
  <w:num w:numId="22">
    <w:abstractNumId w:val="15"/>
  </w:num>
  <w:num w:numId="23">
    <w:abstractNumId w:val="16"/>
  </w:num>
  <w:num w:numId="24">
    <w:abstractNumId w:val="28"/>
  </w:num>
  <w:num w:numId="25">
    <w:abstractNumId w:val="10"/>
  </w:num>
  <w:num w:numId="26">
    <w:abstractNumId w:val="18"/>
  </w:num>
  <w:num w:numId="27">
    <w:abstractNumId w:val="25"/>
  </w:num>
  <w:num w:numId="28">
    <w:abstractNumId w:val="18"/>
    <w:lvlOverride w:ilvl="0">
      <w:startOverride w:val="3"/>
    </w:lvlOverride>
  </w:num>
  <w:num w:numId="29">
    <w:abstractNumId w:val="12"/>
  </w:num>
  <w:num w:numId="30">
    <w:abstractNumId w:val="23"/>
  </w:num>
  <w:num w:numId="31">
    <w:abstractNumId w:val="8"/>
  </w:num>
  <w:num w:numId="32">
    <w:abstractNumId w:val="30"/>
  </w:num>
  <w:num w:numId="33">
    <w:abstractNumId w:val="24"/>
  </w:num>
  <w:num w:numId="34">
    <w:abstractNumId w:val="4"/>
  </w:num>
  <w:num w:numId="35">
    <w:abstractNumId w:val="20"/>
  </w:num>
  <w:num w:numId="36">
    <w:abstractNumId w:val="29"/>
  </w:num>
  <w:num w:numId="37">
    <w:abstractNumId w:val="7"/>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96"/>
  <w:displayBackgroundShape/>
  <w:embedTrueTypeFonts/>
  <w:proofState w:spelling="clean" w:grammar="clean"/>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698F"/>
    <w:rsid w:val="00081109"/>
    <w:rsid w:val="00090C36"/>
    <w:rsid w:val="0009492B"/>
    <w:rsid w:val="000B1BC3"/>
    <w:rsid w:val="000B3CE2"/>
    <w:rsid w:val="000E7772"/>
    <w:rsid w:val="000E783C"/>
    <w:rsid w:val="000F6B57"/>
    <w:rsid w:val="00100771"/>
    <w:rsid w:val="00115508"/>
    <w:rsid w:val="00123CE8"/>
    <w:rsid w:val="00136261"/>
    <w:rsid w:val="00137F04"/>
    <w:rsid w:val="00156A8B"/>
    <w:rsid w:val="00164678"/>
    <w:rsid w:val="00165309"/>
    <w:rsid w:val="00181876"/>
    <w:rsid w:val="001971ED"/>
    <w:rsid w:val="001B4E40"/>
    <w:rsid w:val="001D4E99"/>
    <w:rsid w:val="001E1523"/>
    <w:rsid w:val="001E32D1"/>
    <w:rsid w:val="001E3CCC"/>
    <w:rsid w:val="001E6179"/>
    <w:rsid w:val="001F58B2"/>
    <w:rsid w:val="00213D57"/>
    <w:rsid w:val="0023309F"/>
    <w:rsid w:val="002352F8"/>
    <w:rsid w:val="00235C4F"/>
    <w:rsid w:val="002866B7"/>
    <w:rsid w:val="002943F2"/>
    <w:rsid w:val="002B0336"/>
    <w:rsid w:val="002B5A20"/>
    <w:rsid w:val="002C40CC"/>
    <w:rsid w:val="002D5494"/>
    <w:rsid w:val="002D6CCF"/>
    <w:rsid w:val="00302521"/>
    <w:rsid w:val="00317C90"/>
    <w:rsid w:val="00383C04"/>
    <w:rsid w:val="00392CB4"/>
    <w:rsid w:val="003A3EE1"/>
    <w:rsid w:val="003A53B7"/>
    <w:rsid w:val="003B751C"/>
    <w:rsid w:val="003C33C1"/>
    <w:rsid w:val="003E7FE6"/>
    <w:rsid w:val="003F1C68"/>
    <w:rsid w:val="003F4618"/>
    <w:rsid w:val="00427CEB"/>
    <w:rsid w:val="00436E1D"/>
    <w:rsid w:val="00445A8F"/>
    <w:rsid w:val="00462F26"/>
    <w:rsid w:val="004754D1"/>
    <w:rsid w:val="00484ED7"/>
    <w:rsid w:val="00495C02"/>
    <w:rsid w:val="004C266E"/>
    <w:rsid w:val="004F34C0"/>
    <w:rsid w:val="00500D94"/>
    <w:rsid w:val="0051044F"/>
    <w:rsid w:val="00515DFB"/>
    <w:rsid w:val="00522CFA"/>
    <w:rsid w:val="00524A40"/>
    <w:rsid w:val="00550D8D"/>
    <w:rsid w:val="005529D4"/>
    <w:rsid w:val="0056361B"/>
    <w:rsid w:val="00563D1E"/>
    <w:rsid w:val="00582C81"/>
    <w:rsid w:val="00595D92"/>
    <w:rsid w:val="005D3F35"/>
    <w:rsid w:val="005F2022"/>
    <w:rsid w:val="00606094"/>
    <w:rsid w:val="006069A1"/>
    <w:rsid w:val="00626778"/>
    <w:rsid w:val="006276E4"/>
    <w:rsid w:val="00645A63"/>
    <w:rsid w:val="00660EBB"/>
    <w:rsid w:val="0066366C"/>
    <w:rsid w:val="00673D3A"/>
    <w:rsid w:val="006840CB"/>
    <w:rsid w:val="006845A3"/>
    <w:rsid w:val="00691863"/>
    <w:rsid w:val="00693770"/>
    <w:rsid w:val="006D7B9C"/>
    <w:rsid w:val="006F61DC"/>
    <w:rsid w:val="00700EEA"/>
    <w:rsid w:val="007452F3"/>
    <w:rsid w:val="007626C6"/>
    <w:rsid w:val="00772548"/>
    <w:rsid w:val="00793739"/>
    <w:rsid w:val="007A1F21"/>
    <w:rsid w:val="007A4289"/>
    <w:rsid w:val="007F242F"/>
    <w:rsid w:val="00801AE0"/>
    <w:rsid w:val="0080273F"/>
    <w:rsid w:val="0082276A"/>
    <w:rsid w:val="00826EEE"/>
    <w:rsid w:val="0086624B"/>
    <w:rsid w:val="00895411"/>
    <w:rsid w:val="008A50E7"/>
    <w:rsid w:val="008B5B2F"/>
    <w:rsid w:val="008C7D7B"/>
    <w:rsid w:val="008D3E66"/>
    <w:rsid w:val="008E5E04"/>
    <w:rsid w:val="008F02FB"/>
    <w:rsid w:val="008F1DC5"/>
    <w:rsid w:val="00900AB0"/>
    <w:rsid w:val="00901B18"/>
    <w:rsid w:val="00906C1B"/>
    <w:rsid w:val="00912A8E"/>
    <w:rsid w:val="0091479D"/>
    <w:rsid w:val="009272B0"/>
    <w:rsid w:val="009539D4"/>
    <w:rsid w:val="00954A36"/>
    <w:rsid w:val="0096658F"/>
    <w:rsid w:val="009766B7"/>
    <w:rsid w:val="009C29C8"/>
    <w:rsid w:val="009D2B29"/>
    <w:rsid w:val="00A0412E"/>
    <w:rsid w:val="00A0613D"/>
    <w:rsid w:val="00A266D8"/>
    <w:rsid w:val="00A37D12"/>
    <w:rsid w:val="00A74A0E"/>
    <w:rsid w:val="00A87263"/>
    <w:rsid w:val="00A94507"/>
    <w:rsid w:val="00AC23FD"/>
    <w:rsid w:val="00AE1BA5"/>
    <w:rsid w:val="00AE5C9A"/>
    <w:rsid w:val="00AF7C11"/>
    <w:rsid w:val="00B147E1"/>
    <w:rsid w:val="00B2035D"/>
    <w:rsid w:val="00B330A6"/>
    <w:rsid w:val="00B424FC"/>
    <w:rsid w:val="00B473B9"/>
    <w:rsid w:val="00B54E45"/>
    <w:rsid w:val="00B610A7"/>
    <w:rsid w:val="00BB147D"/>
    <w:rsid w:val="00BD20CC"/>
    <w:rsid w:val="00BD59F0"/>
    <w:rsid w:val="00BE4B2D"/>
    <w:rsid w:val="00C121DB"/>
    <w:rsid w:val="00C2471E"/>
    <w:rsid w:val="00C33C6E"/>
    <w:rsid w:val="00C33EC2"/>
    <w:rsid w:val="00C35F24"/>
    <w:rsid w:val="00C37BCD"/>
    <w:rsid w:val="00C45F4A"/>
    <w:rsid w:val="00C61FEB"/>
    <w:rsid w:val="00C808F9"/>
    <w:rsid w:val="00C81165"/>
    <w:rsid w:val="00C9298B"/>
    <w:rsid w:val="00C96425"/>
    <w:rsid w:val="00CA1F6E"/>
    <w:rsid w:val="00CC0C5C"/>
    <w:rsid w:val="00CC4882"/>
    <w:rsid w:val="00D419F5"/>
    <w:rsid w:val="00D469A1"/>
    <w:rsid w:val="00D46C18"/>
    <w:rsid w:val="00D51BF7"/>
    <w:rsid w:val="00D55552"/>
    <w:rsid w:val="00D62250"/>
    <w:rsid w:val="00D64D73"/>
    <w:rsid w:val="00D7702A"/>
    <w:rsid w:val="00D814B1"/>
    <w:rsid w:val="00D85B5C"/>
    <w:rsid w:val="00DA1078"/>
    <w:rsid w:val="00DC2FE4"/>
    <w:rsid w:val="00DE603E"/>
    <w:rsid w:val="00E001C5"/>
    <w:rsid w:val="00E12F6C"/>
    <w:rsid w:val="00E1336B"/>
    <w:rsid w:val="00E22E79"/>
    <w:rsid w:val="00E46D77"/>
    <w:rsid w:val="00E62870"/>
    <w:rsid w:val="00E94279"/>
    <w:rsid w:val="00EA08E6"/>
    <w:rsid w:val="00EB0CEE"/>
    <w:rsid w:val="00EB61A7"/>
    <w:rsid w:val="00EB73EB"/>
    <w:rsid w:val="00EC1F8F"/>
    <w:rsid w:val="00EE5163"/>
    <w:rsid w:val="00EF1C83"/>
    <w:rsid w:val="00F32C1D"/>
    <w:rsid w:val="00F37C73"/>
    <w:rsid w:val="00F62E23"/>
    <w:rsid w:val="00F94648"/>
    <w:rsid w:val="00FA56A3"/>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rsid w:val="00901B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rsid w:val="00901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jpg"/><Relationship Id="rId25" Type="http://schemas.openxmlformats.org/officeDocument/2006/relationships/image" Target="media/image13.jpg"/><Relationship Id="rId26" Type="http://schemas.openxmlformats.org/officeDocument/2006/relationships/image" Target="media/image14.jpg"/><Relationship Id="rId27" Type="http://schemas.openxmlformats.org/officeDocument/2006/relationships/image" Target="media/image15.jpg"/><Relationship Id="rId28" Type="http://schemas.openxmlformats.org/officeDocument/2006/relationships/image" Target="media/image16.jpg"/><Relationship Id="rId29" Type="http://schemas.openxmlformats.org/officeDocument/2006/relationships/image" Target="media/image17.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jpg"/><Relationship Id="rId31" Type="http://schemas.openxmlformats.org/officeDocument/2006/relationships/image" Target="media/image19.jpg"/><Relationship Id="rId32" Type="http://schemas.openxmlformats.org/officeDocument/2006/relationships/image" Target="media/image20.jp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jpg"/><Relationship Id="rId34" Type="http://schemas.openxmlformats.org/officeDocument/2006/relationships/image" Target="media/image22.jpg"/><Relationship Id="rId35" Type="http://schemas.openxmlformats.org/officeDocument/2006/relationships/image" Target="media/image23.jpg"/><Relationship Id="rId36" Type="http://schemas.openxmlformats.org/officeDocument/2006/relationships/image" Target="media/image24.jpg"/><Relationship Id="rId10" Type="http://schemas.openxmlformats.org/officeDocument/2006/relationships/footer" Target="footer2.xml"/><Relationship Id="rId11" Type="http://schemas.openxmlformats.org/officeDocument/2006/relationships/hyperlink" Target="http://blog.basespace.illumina.com/2012/02/15/genome-in-a-day/" TargetMode="External"/><Relationship Id="rId12" Type="http://schemas.openxmlformats.org/officeDocument/2006/relationships/hyperlink" Target="http://ccr.coriell.org/Sections/Search/Sample_Detail.aspx?Ref=GM18507" TargetMode="External"/><Relationship Id="rId13" Type="http://schemas.openxmlformats.org/officeDocument/2006/relationships/image" Target="media/image1.emf"/><Relationship Id="rId14" Type="http://schemas.openxmlformats.org/officeDocument/2006/relationships/image" Target="media/image2.jpeg"/><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37" Type="http://schemas.openxmlformats.org/officeDocument/2006/relationships/image" Target="media/image25.jpg"/><Relationship Id="rId38" Type="http://schemas.openxmlformats.org/officeDocument/2006/relationships/image" Target="media/image26.jpg"/><Relationship Id="rId39" Type="http://schemas.openxmlformats.org/officeDocument/2006/relationships/image" Target="media/image27.jpg"/><Relationship Id="rId40" Type="http://schemas.openxmlformats.org/officeDocument/2006/relationships/hyperlink" Target="http://www.ncbi.nlm.nih.gov/geo/query/acc.cgi?acc=GSE44690" TargetMode="External"/><Relationship Id="rId41" Type="http://schemas.openxmlformats.org/officeDocument/2006/relationships/hyperlink" Target="http://www.pnas.org/reports/most-cited" TargetMode="Externa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56F2BF-394E-E84D-8166-D85D8AA18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7</Pages>
  <Words>54926</Words>
  <Characters>283968</Characters>
  <Application>Microsoft Macintosh Word</Application>
  <DocSecurity>0</DocSecurity>
  <Lines>5258</Lines>
  <Paragraphs>1180</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33771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17</cp:revision>
  <dcterms:created xsi:type="dcterms:W3CDTF">2013-08-22T14:56:00Z</dcterms:created>
  <dcterms:modified xsi:type="dcterms:W3CDTF">2013-08-27T19:26: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